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541FF7">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ES"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541FF7">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541FF7">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83CEA36" w14:textId="54D628DF" w:rsidR="00541FF7" w:rsidRPr="00C9548F" w:rsidRDefault="00541FF7" w:rsidP="00C9548F">
      <w:pPr>
        <w:pStyle w:val="CETTitle"/>
      </w:pPr>
      <w:r w:rsidRPr="00C9548F">
        <w:t xml:space="preserve">A </w:t>
      </w:r>
      <w:r w:rsidR="00C9548F">
        <w:t>S</w:t>
      </w:r>
      <w:r w:rsidRPr="00C9548F">
        <w:t xml:space="preserve">imulation </w:t>
      </w:r>
      <w:r w:rsidR="00C9548F">
        <w:t>A</w:t>
      </w:r>
      <w:r w:rsidRPr="00C9548F">
        <w:t xml:space="preserve">pproach </w:t>
      </w:r>
      <w:r w:rsidR="00C9548F">
        <w:t>F</w:t>
      </w:r>
      <w:r w:rsidRPr="00C9548F">
        <w:t xml:space="preserve">or </w:t>
      </w:r>
      <w:r w:rsidR="00C9548F">
        <w:t>I</w:t>
      </w:r>
      <w:r w:rsidRPr="00C9548F">
        <w:t xml:space="preserve">nvestigating </w:t>
      </w:r>
      <w:r w:rsidR="00C9548F">
        <w:t>T</w:t>
      </w:r>
      <w:r w:rsidRPr="00C9548F">
        <w:t xml:space="preserve">he </w:t>
      </w:r>
      <w:r w:rsidR="00C9548F">
        <w:t>E</w:t>
      </w:r>
      <w:r w:rsidRPr="00C9548F">
        <w:t xml:space="preserve">ffect </w:t>
      </w:r>
      <w:r w:rsidR="00C9548F">
        <w:t>O</w:t>
      </w:r>
      <w:r w:rsidRPr="00C9548F">
        <w:t xml:space="preserve">f </w:t>
      </w:r>
      <w:r w:rsidR="00C9548F">
        <w:t>V</w:t>
      </w:r>
      <w:r w:rsidRPr="00C9548F">
        <w:t xml:space="preserve">aleric </w:t>
      </w:r>
      <w:r w:rsidR="00C9548F">
        <w:t>A</w:t>
      </w:r>
      <w:r w:rsidRPr="00C9548F">
        <w:t xml:space="preserve">cid </w:t>
      </w:r>
      <w:r w:rsidR="00C9548F">
        <w:t>C</w:t>
      </w:r>
      <w:r w:rsidRPr="00C9548F">
        <w:t xml:space="preserve">oncentration </w:t>
      </w:r>
      <w:r w:rsidR="00C9548F">
        <w:t>O</w:t>
      </w:r>
      <w:r w:rsidRPr="00C9548F">
        <w:t xml:space="preserve">n </w:t>
      </w:r>
      <w:r w:rsidR="00C9548F">
        <w:t>P</w:t>
      </w:r>
      <w:r w:rsidRPr="00C9548F">
        <w:t xml:space="preserve">oly(3-hydroxybutyrate-co-3-hydroxyvalerate) </w:t>
      </w:r>
      <w:r w:rsidR="00C9548F">
        <w:t>G</w:t>
      </w:r>
      <w:r w:rsidR="00446AE8" w:rsidRPr="00C9548F">
        <w:t>eneration</w:t>
      </w:r>
      <w:r w:rsidRPr="00C9548F">
        <w:t xml:space="preserve"> </w:t>
      </w:r>
      <w:r w:rsidR="00C9548F">
        <w:t>I</w:t>
      </w:r>
      <w:r w:rsidRPr="00C9548F">
        <w:t xml:space="preserve">n </w:t>
      </w:r>
      <w:r w:rsidR="00C9548F">
        <w:t>P</w:t>
      </w:r>
      <w:r w:rsidRPr="00C9548F">
        <w:t xml:space="preserve">resence </w:t>
      </w:r>
      <w:r w:rsidR="00C9548F">
        <w:t>O</w:t>
      </w:r>
      <w:r w:rsidRPr="00C9548F">
        <w:t xml:space="preserve">f </w:t>
      </w:r>
      <w:r w:rsidR="00C9548F">
        <w:t>M</w:t>
      </w:r>
      <w:r w:rsidRPr="00C9548F">
        <w:t>ethane.</w:t>
      </w:r>
    </w:p>
    <w:p w14:paraId="53F21FC7" w14:textId="77777777" w:rsidR="00541FF7" w:rsidRDefault="00541FF7" w:rsidP="00541FF7">
      <w:pPr>
        <w:pStyle w:val="CETBodytext"/>
        <w:rPr>
          <w:lang w:val="en-GB"/>
        </w:rPr>
      </w:pPr>
    </w:p>
    <w:p w14:paraId="71B36C66" w14:textId="61F4F5CF" w:rsidR="00541FF7" w:rsidRDefault="00541FF7" w:rsidP="00541FF7">
      <w:pPr>
        <w:pStyle w:val="CETAuthors"/>
        <w:rPr>
          <w:vertAlign w:val="superscript"/>
          <w:lang w:val="it-IT"/>
        </w:rPr>
      </w:pPr>
      <w:r w:rsidRPr="00541FF7">
        <w:rPr>
          <w:lang w:val="it-IT"/>
        </w:rPr>
        <w:t>Claudia Amabile</w:t>
      </w:r>
      <w:r w:rsidRPr="00541FF7">
        <w:rPr>
          <w:vertAlign w:val="superscript"/>
          <w:lang w:val="it-IT"/>
        </w:rPr>
        <w:t>1</w:t>
      </w:r>
      <w:r w:rsidRPr="00541FF7">
        <w:rPr>
          <w:lang w:val="it-IT"/>
        </w:rPr>
        <w:t>, Teresa Abate</w:t>
      </w:r>
      <w:r w:rsidRPr="00541FF7">
        <w:rPr>
          <w:vertAlign w:val="superscript"/>
          <w:lang w:val="it-IT"/>
        </w:rPr>
        <w:t>1</w:t>
      </w:r>
      <w:r w:rsidRPr="00541FF7">
        <w:rPr>
          <w:lang w:val="it-IT"/>
        </w:rPr>
        <w:t>, Carmen De Crescenzo</w:t>
      </w:r>
      <w:r w:rsidRPr="00541FF7">
        <w:rPr>
          <w:vertAlign w:val="superscript"/>
          <w:lang w:val="it-IT"/>
        </w:rPr>
        <w:t>1,*</w:t>
      </w:r>
      <w:r w:rsidRPr="00541FF7">
        <w:rPr>
          <w:lang w:val="it-IT"/>
        </w:rPr>
        <w:t>, Antimo Migliaccio</w:t>
      </w:r>
      <w:r w:rsidRPr="00541FF7">
        <w:rPr>
          <w:vertAlign w:val="superscript"/>
          <w:lang w:val="it-IT"/>
        </w:rPr>
        <w:t>1</w:t>
      </w:r>
      <w:r w:rsidRPr="00541FF7">
        <w:rPr>
          <w:lang w:val="it-IT"/>
        </w:rPr>
        <w:t>, Giuseppe Capece</w:t>
      </w:r>
      <w:r w:rsidRPr="00541FF7">
        <w:rPr>
          <w:vertAlign w:val="superscript"/>
          <w:lang w:val="it-IT"/>
        </w:rPr>
        <w:t>2</w:t>
      </w:r>
      <w:r w:rsidRPr="00541FF7">
        <w:rPr>
          <w:lang w:val="it-IT"/>
        </w:rPr>
        <w:t>, Renato Ciampa</w:t>
      </w:r>
      <w:r w:rsidRPr="00541FF7">
        <w:rPr>
          <w:vertAlign w:val="superscript"/>
          <w:lang w:val="it-IT"/>
        </w:rPr>
        <w:t>3</w:t>
      </w:r>
      <w:r w:rsidRPr="00541FF7">
        <w:rPr>
          <w:lang w:val="it-IT"/>
        </w:rPr>
        <w:t>, Raul Muñoz</w:t>
      </w:r>
      <w:r w:rsidRPr="00541FF7">
        <w:rPr>
          <w:vertAlign w:val="superscript"/>
          <w:lang w:val="it-IT"/>
        </w:rPr>
        <w:t>4</w:t>
      </w:r>
      <w:r w:rsidRPr="00541FF7">
        <w:rPr>
          <w:lang w:val="it-IT"/>
        </w:rPr>
        <w:t>, Simeone Chianese</w:t>
      </w:r>
      <w:r w:rsidRPr="00541FF7">
        <w:rPr>
          <w:vertAlign w:val="superscript"/>
          <w:lang w:val="it-IT"/>
        </w:rPr>
        <w:t>1</w:t>
      </w:r>
      <w:r w:rsidRPr="00541FF7">
        <w:rPr>
          <w:lang w:val="it-IT"/>
        </w:rPr>
        <w:t>, Dino Musmarra</w:t>
      </w:r>
      <w:r w:rsidRPr="00541FF7">
        <w:rPr>
          <w:vertAlign w:val="superscript"/>
          <w:lang w:val="it-IT"/>
        </w:rPr>
        <w:t>1</w:t>
      </w:r>
    </w:p>
    <w:p w14:paraId="648B8753" w14:textId="77777777" w:rsidR="00541FF7" w:rsidRPr="00541FF7" w:rsidRDefault="00541FF7" w:rsidP="00541FF7">
      <w:pPr>
        <w:pStyle w:val="CETAddress"/>
        <w:rPr>
          <w:lang w:val="it-IT"/>
        </w:rPr>
      </w:pPr>
      <w:r w:rsidRPr="00541FF7">
        <w:rPr>
          <w:vertAlign w:val="superscript"/>
          <w:lang w:val="it-IT"/>
        </w:rPr>
        <w:t>1</w:t>
      </w:r>
      <w:r w:rsidRPr="00541FF7">
        <w:rPr>
          <w:lang w:val="it-IT"/>
        </w:rPr>
        <w:t>Department of Engineering, University of Campania “Luigi Vanvitelli”, Via Roma 29, 81031, Aversa, Italy</w:t>
      </w:r>
    </w:p>
    <w:p w14:paraId="57D364BA" w14:textId="77777777" w:rsidR="00541FF7" w:rsidRPr="00541FF7" w:rsidRDefault="00541FF7" w:rsidP="00541FF7">
      <w:pPr>
        <w:pStyle w:val="CETAddress"/>
        <w:rPr>
          <w:lang w:val="it-IT"/>
        </w:rPr>
      </w:pPr>
      <w:r w:rsidRPr="00541FF7">
        <w:rPr>
          <w:vertAlign w:val="superscript"/>
          <w:lang w:val="it-IT"/>
        </w:rPr>
        <w:t>2</w:t>
      </w:r>
      <w:r w:rsidRPr="00541FF7">
        <w:rPr>
          <w:lang w:val="it-IT"/>
        </w:rPr>
        <w:t>Progest S.r.l., Zona ASI Aversa-Nord, Via della Stazione s.n.c., CE, Gricignano d'Aversa, 81030, Italy</w:t>
      </w:r>
    </w:p>
    <w:p w14:paraId="63CC0AC9" w14:textId="77777777" w:rsidR="00541FF7" w:rsidRPr="00541FF7" w:rsidRDefault="00541FF7" w:rsidP="00541FF7">
      <w:pPr>
        <w:pStyle w:val="CETAddress"/>
        <w:rPr>
          <w:lang w:val="it-IT"/>
        </w:rPr>
      </w:pPr>
      <w:r w:rsidRPr="00541FF7">
        <w:rPr>
          <w:vertAlign w:val="superscript"/>
          <w:lang w:val="it-IT"/>
        </w:rPr>
        <w:t>3</w:t>
      </w:r>
      <w:r w:rsidRPr="00541FF7">
        <w:rPr>
          <w:lang w:val="it-IT"/>
        </w:rPr>
        <w:t xml:space="preserve">Centro Diagnostico Baronia S.r.l., Località Taverna Annibale SNC, Area PIP, Lotto n°7, AV, Frigento, 83040, Italy </w:t>
      </w:r>
    </w:p>
    <w:p w14:paraId="25C6AB58" w14:textId="45257D27" w:rsidR="00541FF7" w:rsidRPr="00E04DFE" w:rsidRDefault="00541FF7" w:rsidP="00541FF7">
      <w:pPr>
        <w:pStyle w:val="CETAddress"/>
      </w:pPr>
      <w:r w:rsidRPr="00E04DFE">
        <w:rPr>
          <w:vertAlign w:val="superscript"/>
        </w:rPr>
        <w:t>4</w:t>
      </w:r>
      <w:r w:rsidRPr="00E04DFE">
        <w:t>Institute of Sustainable Processes, University of Valladolid, Dr. Mergelina, s/n, 47011, Valladolid, Spain</w:t>
      </w:r>
    </w:p>
    <w:p w14:paraId="65017351" w14:textId="77777777" w:rsidR="00541FF7" w:rsidRDefault="00541FF7" w:rsidP="00541FF7">
      <w:pPr>
        <w:pStyle w:val="CETemail"/>
        <w:rPr>
          <w:lang w:val="en-US"/>
        </w:rPr>
      </w:pPr>
      <w:r>
        <w:rPr>
          <w:lang w:val="en-US"/>
        </w:rPr>
        <w:t>*Corresponding author: carmen.decrescenzo@unicampania.it</w:t>
      </w:r>
    </w:p>
    <w:p w14:paraId="37A61FCE" w14:textId="6D7B9F75" w:rsidR="00DA24C6" w:rsidRPr="00541FF7" w:rsidRDefault="00541FF7" w:rsidP="006852B1">
      <w:pPr>
        <w:pStyle w:val="CETBodytext"/>
      </w:pPr>
      <w:r w:rsidRPr="00541FF7">
        <w:rPr>
          <w:rStyle w:val="CETBodytextCarattere"/>
        </w:rPr>
        <w:t xml:space="preserve">Polyhydroxyalkanoates (PHAs) are biobased and biodegradable polymers that may be </w:t>
      </w:r>
      <w:r w:rsidR="00446AE8">
        <w:rPr>
          <w:rStyle w:val="CETBodytextCarattere"/>
        </w:rPr>
        <w:t xml:space="preserve">considered </w:t>
      </w:r>
      <w:r w:rsidRPr="00541FF7">
        <w:rPr>
          <w:rStyle w:val="CETBodytextCarattere"/>
        </w:rPr>
        <w:t xml:space="preserve">to replace fossil-based materials. However, their widespread deployment is slowed down because of the high production cost and their low quality. </w:t>
      </w:r>
      <w:r w:rsidR="00446AE8">
        <w:rPr>
          <w:rStyle w:val="CETBodytextCarattere"/>
        </w:rPr>
        <w:t>Using methane during the generation of</w:t>
      </w:r>
      <w:r w:rsidRPr="00541FF7">
        <w:rPr>
          <w:rStyle w:val="CETBodytextCarattere"/>
        </w:rPr>
        <w:t xml:space="preserve"> poly(3-hydroxybutyrate-co-3-hydroxyvalerate) (PHB-co-HV) could reduce the production costs, which are usually owed to the carbon source used, and enhance the performance of the material. In fact, the properties of PHB-co-HV make it more suitable than the most common homopolymer, named poly(3-hydroxybutyrate) (PHB), for many applications since it is more flexible, has a wider thermal processing </w:t>
      </w:r>
      <w:r w:rsidR="00446AE8">
        <w:rPr>
          <w:rStyle w:val="CETBodytextCarattere"/>
        </w:rPr>
        <w:t>range</w:t>
      </w:r>
      <w:r w:rsidRPr="00541FF7">
        <w:rPr>
          <w:rStyle w:val="CETBodytextCarattere"/>
        </w:rPr>
        <w:t xml:space="preserve">, a lower crystallinity and permeability to water. In this work, the production of </w:t>
      </w:r>
      <w:r w:rsidR="00750910">
        <w:rPr>
          <w:rStyle w:val="CETBodytextCarattere"/>
        </w:rPr>
        <w:t>P</w:t>
      </w:r>
      <w:r w:rsidRPr="00541FF7">
        <w:rPr>
          <w:rStyle w:val="CETBodytextCarattere"/>
        </w:rPr>
        <w:t xml:space="preserve">oly(3-hydroxybutyrate-co-3-hydroxyvalerate) was simulated using an innovative process scheme consisting of two bioreactors working in series equipped with a gas recycling unit, which was designed to increase the methane mass transfer from the gas to the liquid. During the first step, </w:t>
      </w:r>
      <w:r w:rsidR="00787D7F">
        <w:rPr>
          <w:rStyle w:val="CETBodytextCarattere"/>
        </w:rPr>
        <w:t xml:space="preserve">a </w:t>
      </w:r>
      <w:r w:rsidRPr="00541FF7">
        <w:rPr>
          <w:rStyle w:val="CETBodytextCarattere"/>
          <w:i/>
          <w:iCs/>
        </w:rPr>
        <w:t xml:space="preserve">Methylocystis </w:t>
      </w:r>
      <w:r w:rsidR="00787D7F" w:rsidRPr="00787D7F">
        <w:rPr>
          <w:rStyle w:val="CETBodytextCarattere"/>
        </w:rPr>
        <w:t>dominated culture</w:t>
      </w:r>
      <w:r w:rsidRPr="00541FF7">
        <w:rPr>
          <w:rStyle w:val="CETBodytextCarattere"/>
        </w:rPr>
        <w:t xml:space="preserve"> was grown on ammonia and methane to reach a high cell concentration; then, the cells were moved to the second bioreactor and subjected to nutrients starvation to favo</w:t>
      </w:r>
      <w:r w:rsidR="00803649">
        <w:rPr>
          <w:rStyle w:val="CETBodytextCarattere"/>
        </w:rPr>
        <w:t>u</w:t>
      </w:r>
      <w:r w:rsidRPr="00541FF7">
        <w:rPr>
          <w:rStyle w:val="CETBodytextCarattere"/>
        </w:rPr>
        <w:t>r the metabolic pathway addressed to the accumulation of PHB-co-HV. The effect of the variation of valeric acid concentration (100-400 ppm), which was used as co-substrate, on the fraction of PHB-co-HV stored in the cells and the percentage of 3-hydroxyvalerate (3-HV) was investigated</w:t>
      </w:r>
      <w:r w:rsidR="00795B7F">
        <w:rPr>
          <w:rStyle w:val="CETBodytextCarattere"/>
        </w:rPr>
        <w:t>: results showed that the highest the valeric acid concentration, the lower the total polymer content and the higher the HV fraction accumulated.</w:t>
      </w:r>
    </w:p>
    <w:p w14:paraId="21B9A280" w14:textId="44890DEB" w:rsidR="007D0951" w:rsidRDefault="00600535" w:rsidP="009C6642">
      <w:pPr>
        <w:pStyle w:val="CETHeading1"/>
        <w:rPr>
          <w:lang w:val="en-GB"/>
        </w:rPr>
      </w:pPr>
      <w:r w:rsidRPr="00B57B36">
        <w:rPr>
          <w:lang w:val="en-GB"/>
        </w:rPr>
        <w:t>Introduction</w:t>
      </w:r>
    </w:p>
    <w:p w14:paraId="312CB5AA" w14:textId="4CE5367F" w:rsidR="00620DF2" w:rsidRPr="00C422CC" w:rsidRDefault="00D372BB" w:rsidP="00C422CC">
      <w:pPr>
        <w:pStyle w:val="CETBodytext"/>
      </w:pPr>
      <w:r>
        <w:rPr>
          <w:lang w:val="en-GB"/>
        </w:rPr>
        <w:t>B</w:t>
      </w:r>
      <w:r w:rsidR="00620DF2" w:rsidRPr="00C422CC">
        <w:t>io-based and biodegradable plastics</w:t>
      </w:r>
      <w:r w:rsidR="00567BBF" w:rsidRPr="00C422CC">
        <w:t xml:space="preserve"> such as </w:t>
      </w:r>
      <w:r w:rsidR="00803649">
        <w:t>p</w:t>
      </w:r>
      <w:r w:rsidR="00567BBF" w:rsidRPr="00C422CC">
        <w:t>olyhydroxyalkanoates (PHAs)</w:t>
      </w:r>
      <w:r w:rsidR="00620DF2" w:rsidRPr="00C422CC">
        <w:t xml:space="preserve"> show several advantages over conventional petroleum-based materials</w:t>
      </w:r>
      <w:r w:rsidR="00567BBF" w:rsidRPr="00C422CC">
        <w:t>,</w:t>
      </w:r>
      <w:r>
        <w:t xml:space="preserve"> but</w:t>
      </w:r>
      <w:r w:rsidR="00620DF2" w:rsidRPr="00C422CC">
        <w:t xml:space="preserve"> their industrial diffusion is limited by their high production costs due to</w:t>
      </w:r>
      <w:r w:rsidR="00567BBF" w:rsidRPr="00C422CC">
        <w:t xml:space="preserve"> </w:t>
      </w:r>
      <w:r w:rsidR="00620DF2" w:rsidRPr="00C422CC">
        <w:t>the carbon</w:t>
      </w:r>
      <w:r w:rsidR="00446AE8">
        <w:t>aceous</w:t>
      </w:r>
      <w:r w:rsidR="00620DF2" w:rsidRPr="00C422CC">
        <w:t xml:space="preserve"> s</w:t>
      </w:r>
      <w:r w:rsidR="00446AE8">
        <w:t>ubstrate</w:t>
      </w:r>
      <w:r w:rsidR="00620DF2" w:rsidRPr="00C422CC">
        <w:t>, fermentation</w:t>
      </w:r>
      <w:r w:rsidR="00446AE8">
        <w:t xml:space="preserve"> procedures</w:t>
      </w:r>
      <w:r w:rsidR="00620DF2" w:rsidRPr="00C422CC">
        <w:t xml:space="preserve">, yields on the selected substrate and </w:t>
      </w:r>
      <w:r w:rsidR="00446AE8">
        <w:t>extraction/purification process</w:t>
      </w:r>
      <w:r w:rsidR="00EE5E95">
        <w:t xml:space="preserve"> </w:t>
      </w:r>
      <w:r w:rsidR="00B6611A">
        <w:fldChar w:fldCharType="begin" w:fldLock="1"/>
      </w:r>
      <w:r w:rsidR="00C9548F">
        <w:instrText>ADDIN CSL_CITATION {"citationItems":[{"id":"ITEM-1","itemData":{"DOI":"10.3303/CET2292045","ISBN":"9788895608907","ISSN":"22839216","abstract":"Polyhydroxybutyrate (PHB) is a possible sustainable alternative to fossil-based plastic, today the cause of one of the primary forms of pollution in the world, since it is biodegradable, recyclable and compostable. Furthermore, PHB can be accumulated in several bacterial strains as a product of their metabolic activity. Solvent extraction (SE) is the most used technique, thanks to the high recovery yields and purity, to extract PHB from bacteria. In particular, a two-step SE is required: the accumulated PHB in the bacterial biomass is firstly dissolved in a solvent to obtain a mixture rich in PHB; then, an anti-solvent is added to reduce the total solubility allowing the biopolymer to precipitate and to be recovered from the residual biomass. However, despite its wide application, the SE technique is characterised by several limitations, such as the high cost and the use of halogenated solvents (i.e. chloroform). In this work, a non-halogenated based extraction process for PHB recovery from wet bacterial biomass is proposed. Simulations were carried out using butyl acetate (BA) as solvent and hexane (HEX) as anti-solvent. The process scheme also includes a distillation column and a cooling system (when necessary) to recover both the solvent and the anti-solvent. The effects of the PHB solubility during the precipitation step and the solvent recovery on process performance were investigated. The recovery yield was higher than 90% and increased as the solubility decreased. The simulation results highlighted that the proposed strategy is an effective and sustainable alternative to conventional processes for PHB recovery.","author":[{"dropping-particle":"","family":"Abate","given":"Teresa","non-dropping-particle":"","parse-names":false,"suffix":""},{"dropping-particle":"","family":"Amabile","given":"Claudia","non-dropping-particle":"","parse-names":false,"suffix":""},{"dropping-particle":"","family":"Crescenzo","given":"Carmen","non-dropping-particle":"De","parse-names":false,"suffix":""},{"dropping-particle":"","family":"Sabbarese","given":"Simona","non-dropping-particle":"","parse-names":false,"suffix":""},{"dropping-particle":"","family":"Capece","given":"Giuseppe","non-dropping-particle":"","parse-names":false,"suffix":""},{"dropping-particle":"","family":"Ciampa","given":"Renato","non-dropping-particle":"","parse-names":false,"suffix":""},{"dropping-particle":"","family":"Chianese","given":"Simeone","non-dropping-particle":"","parse-names":false,"suffix":""},{"dropping-particle":"","family":"Musmarra","given":"Dino","non-dropping-particle":"","parse-names":false,"suffix":""}],"container-title":"Chemical Engineering Transactions","id":"ITEM-1","issue":"April","issued":{"date-parts":[["2022"]]},"page":"265-270","title":"Alternative Polyhydroxybutyrate Solvent Extraction: a Process Simulation Study","type":"article-journal","volume":"92"},"uris":["http://www.mendeley.com/documents/?uuid=6519cf7d-69f1-44c3-882d-24d69c5da76f"]}],"mendeley":{"formattedCitation":"(Abate et al., 2022)","plainTextFormattedCitation":"(Abate et al., 2022)","previouslyFormattedCitation":"(Abate et al., 2022)"},"properties":{"noteIndex":0},"schema":"https://github.com/citation-style-language/schema/raw/master/csl-citation.json"}</w:instrText>
      </w:r>
      <w:r w:rsidR="00B6611A">
        <w:fldChar w:fldCharType="separate"/>
      </w:r>
      <w:r w:rsidR="00B6611A" w:rsidRPr="00B6611A">
        <w:rPr>
          <w:noProof/>
        </w:rPr>
        <w:t>(Abate et al., 2022)</w:t>
      </w:r>
      <w:r w:rsidR="00B6611A">
        <w:fldChar w:fldCharType="end"/>
      </w:r>
      <w:r w:rsidR="00620DF2" w:rsidRPr="00C422CC">
        <w:t xml:space="preserve">. </w:t>
      </w:r>
      <w:r>
        <w:t>It was reported that i</w:t>
      </w:r>
      <w:r w:rsidR="00620DF2" w:rsidRPr="00C422CC">
        <w:t xml:space="preserve">n 2004 the price of commercial </w:t>
      </w:r>
      <w:r w:rsidR="00803649">
        <w:t>p</w:t>
      </w:r>
      <w:r w:rsidR="00620DF2" w:rsidRPr="00C422CC">
        <w:t>olyhydroxyalkanoates was 15-17 times higher than th</w:t>
      </w:r>
      <w:r>
        <w:t>at of</w:t>
      </w:r>
      <w:r w:rsidR="00620DF2" w:rsidRPr="00C422CC">
        <w:t xml:space="preserve"> conventional </w:t>
      </w:r>
      <w:r w:rsidR="00446AE8">
        <w:t>plastics</w:t>
      </w:r>
      <w:r w:rsidR="00AF42E3">
        <w:t xml:space="preserve">, </w:t>
      </w:r>
      <w:r w:rsidR="00620DF2" w:rsidRPr="00C422CC">
        <w:t xml:space="preserve">thus resulting in no-marketable. </w:t>
      </w:r>
      <w:r>
        <w:t xml:space="preserve">Many efforts have been </w:t>
      </w:r>
      <w:r w:rsidR="00803649">
        <w:t xml:space="preserve">made </w:t>
      </w:r>
      <w:r>
        <w:t>t</w:t>
      </w:r>
      <w:r w:rsidR="00620DF2" w:rsidRPr="00C422CC">
        <w:t xml:space="preserve">o </w:t>
      </w:r>
      <w:r w:rsidR="006C1AC6">
        <w:t>meet</w:t>
      </w:r>
      <w:r w:rsidR="00620DF2" w:rsidRPr="00C422CC">
        <w:t xml:space="preserve"> the economic feasibility</w:t>
      </w:r>
      <w:r>
        <w:t xml:space="preserve">, and several studies today address </w:t>
      </w:r>
      <w:r w:rsidR="006C1AC6">
        <w:t>the achievement of</w:t>
      </w:r>
      <w:r w:rsidR="00620DF2" w:rsidRPr="00C422CC">
        <w:t xml:space="preserve"> high levels of PHAs as a percentage of </w:t>
      </w:r>
      <w:r w:rsidR="00803649">
        <w:t>dry cell</w:t>
      </w:r>
      <w:r w:rsidR="00620DF2" w:rsidRPr="00C422CC">
        <w:t xml:space="preserve"> weight, improved fermentation conditions, low-cost recovery methods, low-cost substrates</w:t>
      </w:r>
      <w:r w:rsidR="00567BBF" w:rsidRPr="00C422CC">
        <w:t xml:space="preserve">, </w:t>
      </w:r>
      <w:r w:rsidR="00620DF2" w:rsidRPr="00C422CC">
        <w:t xml:space="preserve">high productivity in terms of grams of product per unit volume </w:t>
      </w:r>
      <w:r w:rsidR="00567BBF" w:rsidRPr="00C422CC">
        <w:t xml:space="preserve">and the </w:t>
      </w:r>
      <w:r w:rsidR="00750910">
        <w:t>scalability of</w:t>
      </w:r>
      <w:r w:rsidR="00567BBF" w:rsidRPr="00C422CC">
        <w:t xml:space="preserve"> the </w:t>
      </w:r>
      <w:r w:rsidR="00567BBF" w:rsidRPr="007D7C70">
        <w:t>process</w:t>
      </w:r>
      <w:r w:rsidR="00C974F9" w:rsidRPr="007D7C70">
        <w:t xml:space="preserve"> </w:t>
      </w:r>
      <w:r w:rsidR="00C974F9" w:rsidRPr="007D7C70">
        <w:fldChar w:fldCharType="begin" w:fldLock="1"/>
      </w:r>
      <w:r w:rsidR="00C974F9" w:rsidRPr="007D7C70">
        <w:instrText>ADDIN CSL_CITATION {"citationItems":[{"id":"ITEM-1","itemData":{"DOI":"10.1016/S0168-1656(98)00076-5","ISSN":"01681656","abstract":"A novel technique was developed for studying the growth kinetics of microorganisms in continuous culture. The method is based on following small perturbations of a chemostat culture by on-line measurement of the dynamic response in oxygen consumption rates. A mathematical model, incorporating microbial kinetics and mass transfer between gas and liquid phases, was applied to interpret the data. Facilitating the use of very small disturbances, the technique is non-disruptive as well as fast and accurate. The technique was used to study the growth kinetics of two cultures, Methylosinus trichosporium OB3b growing on methane, both in the presence and in the absence of copper, and Burkholderia (Pseudomonas) cepacia G4 growing on phenol. Using headspace flushes, gas blocks and liquid substrate pulse experiments, estimates for limiting substrate concentrations, maximum conversion rates V(max) and half saturation constants K(s) could rapidly be obtained. For M. trichosporium OB3b it was found that it had a far higher affinity for methane when particulate methane monooxygenase (pMMO) was expressed than when the soluble form (sMMO) was expressed under copper limitation. While for B. cepacia G4 the oxygen consumption pattern during a phenol pulse in the chemostat indicated that phenol was transiently converted to an intermediate (4-hydroxy-2-oxovalerate), so that initially less oxygen was used per mole of phenol. Copyright (C) 1998 Elsevier Science B.V.","author":[{"dropping-particle":"","family":"Sipkema","given":"E. M.","non-dropping-particle":"","parse-names":false,"suffix":""},{"dropping-particle":"","family":"Koning","given":"W.","non-dropping-particle":"De","parse-names":false,"suffix":""},{"dropping-particle":"","family":"Ganzeveld","given":"K. J.","non-dropping-particle":"","parse-names":false,"suffix":""},{"dropping-particle":"","family":"Janssen","given":"D. B.","non-dropping-particle":"","parse-names":false,"suffix":""},{"dropping-particle":"","family":"Beenackers","given":"A. A.C.M.","non-dropping-particle":"","parse-names":false,"suffix":""}],"container-title":"Journal of Biotechnology","id":"ITEM-1","issue":"2-3","issued":{"date-parts":[["1998"]]},"page":"159-176","title":"Experimental pulse technique for the study of microbial kinetics in continuous culture","type":"article-journal","volume":"64"},"uris":["http://www.mendeley.com/documents/?uuid=75c32497-7c60-4251-a8b4-b285bbc5a13b"]}],"mendeley":{"formattedCitation":"(Sipkema et al., 1998)","plainTextFormattedCitation":"(Sipkema et al., 1998)","previouslyFormattedCitation":"(Sipkema et al., 1998)"},"properties":{"noteIndex":0},"schema":"https://github.com/citation-style-language/schema/raw/master/csl-citation.json"}</w:instrText>
      </w:r>
      <w:r w:rsidR="00C974F9" w:rsidRPr="007D7C70">
        <w:fldChar w:fldCharType="separate"/>
      </w:r>
      <w:r w:rsidR="00C974F9" w:rsidRPr="007D7C70">
        <w:rPr>
          <w:noProof/>
        </w:rPr>
        <w:t>(Sipkema et al., 1998)</w:t>
      </w:r>
      <w:r w:rsidR="00C974F9" w:rsidRPr="007D7C70">
        <w:fldChar w:fldCharType="end"/>
      </w:r>
      <w:r w:rsidR="00620DF2" w:rsidRPr="007D7C70">
        <w:t>.</w:t>
      </w:r>
      <w:r w:rsidR="00567BBF" w:rsidRPr="00C422CC">
        <w:t xml:space="preserve"> </w:t>
      </w:r>
    </w:p>
    <w:p w14:paraId="27E603E9" w14:textId="2F7ABD00" w:rsidR="00F777C2" w:rsidRPr="00C422CC" w:rsidRDefault="00567BBF" w:rsidP="00C422CC">
      <w:pPr>
        <w:pStyle w:val="CETBodytext"/>
      </w:pPr>
      <w:r w:rsidRPr="00C422CC">
        <w:t xml:space="preserve">One valid approach to reduce the costs is the </w:t>
      </w:r>
      <w:r w:rsidR="003F2751" w:rsidRPr="00C422CC">
        <w:t>production</w:t>
      </w:r>
      <w:r w:rsidR="0053712D">
        <w:t xml:space="preserve"> of PHAs</w:t>
      </w:r>
      <w:r w:rsidR="003F2751" w:rsidRPr="00C422CC">
        <w:t xml:space="preserve"> by mixed microbial cultures (MMC)</w:t>
      </w:r>
      <w:r w:rsidRPr="00C422CC">
        <w:t xml:space="preserve"> </w:t>
      </w:r>
      <w:r w:rsidR="003F2751" w:rsidRPr="00C422CC">
        <w:t xml:space="preserve">since MMC require </w:t>
      </w:r>
      <w:r w:rsidR="00803649">
        <w:t xml:space="preserve">a </w:t>
      </w:r>
      <w:r w:rsidR="003F2751" w:rsidRPr="00C422CC">
        <w:t>lower sterility degree and basic equipment in comparison with monoseptic cultures</w:t>
      </w:r>
      <w:r w:rsidR="00C974F9">
        <w:t xml:space="preserve"> </w:t>
      </w:r>
      <w:r w:rsidR="00C974F9">
        <w:fldChar w:fldCharType="begin" w:fldLock="1"/>
      </w:r>
      <w:r w:rsidR="00C974F9">
        <w:instrText>ADDIN CSL_CITATION {"citationItems":[{"id":"ITEM-1","itemData":{"DOI":"10.1007/s11157-021-09575-z","ISBN":"1115702109575","ISSN":"1572-9826","author":[{"dropping-particle":"","family":"Policastro","given":"Grazia","non-dropping-particle":"","parse-names":false,"suffix":""},{"dropping-particle":"","family":"Panico","given":"Antonio","non-dropping-particle":"","parse-names":false,"suffix":""},{"dropping-particle":"","family":"Fabbricino","given":"Massimiliano","non-dropping-particle":"","parse-names":false,"suffix":""}],"container-title":"Reviews in Environmental Science and Bio/Technology","id":"ITEM-1","issue":"2","issued":{"date-parts":[["2021"]]},"number-of-pages":"479-513","publisher":"Springer Netherlands","title":"Improving biological production of poly ( 3-hydroxybutyrate- co -3-hydroxyvalerate ) ( PHBV ) co-polymer : a critical review","type":"book","volume":"20"},"uris":["http://www.mendeley.com/documents/?uuid=9da64bca-06b2-4fcf-aead-073b1c0fb498"]}],"mendeley":{"formattedCitation":"(Policastro et al., 2021)","plainTextFormattedCitation":"(Policastro et al., 2021)","previouslyFormattedCitation":"(Policastro et al., 2021)"},"properties":{"noteIndex":0},"schema":"https://github.com/citation-style-language/schema/raw/master/csl-citation.json"}</w:instrText>
      </w:r>
      <w:r w:rsidR="00C974F9">
        <w:fldChar w:fldCharType="separate"/>
      </w:r>
      <w:r w:rsidR="00C974F9" w:rsidRPr="00C974F9">
        <w:rPr>
          <w:noProof/>
        </w:rPr>
        <w:t>(Policastro et al., 2021)</w:t>
      </w:r>
      <w:r w:rsidR="00C974F9">
        <w:fldChar w:fldCharType="end"/>
      </w:r>
      <w:r w:rsidR="003F2751" w:rsidRPr="00C422CC">
        <w:t xml:space="preserve">. </w:t>
      </w:r>
      <w:r w:rsidRPr="00C422CC">
        <w:t>Anyway,</w:t>
      </w:r>
      <w:r w:rsidR="003F2751" w:rsidRPr="00C422CC">
        <w:t xml:space="preserve"> PHAs production by MMC has never been implemented at </w:t>
      </w:r>
      <w:r w:rsidR="00002F1C">
        <w:t xml:space="preserve">an </w:t>
      </w:r>
      <w:r w:rsidR="003F2751" w:rsidRPr="00C422CC">
        <w:t xml:space="preserve">industrial scale, where only </w:t>
      </w:r>
      <w:r w:rsidR="003F2751" w:rsidRPr="00C422CC">
        <w:lastRenderedPageBreak/>
        <w:t xml:space="preserve">pure cultures (wild or genetically modified strains) are used </w:t>
      </w:r>
      <w:r w:rsidR="00AF42E3">
        <w:fldChar w:fldCharType="begin" w:fldLock="1"/>
      </w:r>
      <w:r w:rsidR="00AF42E3">
        <w:instrText>ADDIN CSL_CITATION {"citationItems":[{"id":"ITEM-1","itemData":{"DOI":"10.1128/mmbr.63.1.21-53.1999","ISSN":"1092-2172","PMID":"10066830","abstract":"Poly(3-hydroxyalkanoates) (PHAs) are a class of microbially produced polyesters that have potential applications as conventional plastics, specifically thermoplastic elastomers. A wealth of biological diversity in PHA formation exists, with at least 100 different PHA constituents and at least five different dedicated PHA biosynthetic pathways. This diversity, in combination with classical microbial physiology and modern molecular biology, has now opened up this area for genetic and metabolic engineering to develop optimal PHA-producing organisms. Commercial processes for PHA production were initially developed by W. R. Grace in the 1960s and later developed by Imperial Chemical Industries, Ltd., in the United Kingdom in the 1970s and 1980s. Since the early 1990s, Metabolix Inc. and Monsanto have been the driving forces behind the commercial exploitation of PHA polymers in the United States. The gram-negative bacterium Ralstonia eutropha, formerly known as Alcaligenes eutrophus, has generally been used as the production organism of choice, and intracellular accumulation of PHA of over 90% of the cell dry weight have been reported. The advent of molecular biological techniques and a developing environmental awareness initiated a renewed scientific interest in PHAs, and the biosynthetic machinery for PHA metabolism has been studied in great detail over the last two decades. Because the structure and monomeric composition of PHAs determine the applications for each type of polymer, a variety of polymers have been synthesized by cofeeding of various substrates or by metabolic engineering of the production organism. Classical microbiology and modern molecular bacterial physiology have been brought together to decipher the intricacies of PHA metabolism both for production purposes and for the unraveling of the natural role of PHAs. This review provides an overview of the different PHA biosynthetic systems and their genetic background, followed by a detailed summation of how this natural diversity is being used to develop commercially attractive, recombinant processes for the large-scale production of PHAs.","author":[{"dropping-particle":"","family":"Madison","given":"Lara L.","non-dropping-particle":"","parse-names":false,"suffix":""},{"dropping-particle":"","family":"Huisman","given":"Gjalt W.","non-dropping-particle":"","parse-names":false,"suffix":""}],"container-title":"Microbiology and Molecular Biology Reviews","id":"ITEM-1","issue":"1","issued":{"date-parts":[["1999"]]},"page":"21-53","title":"Metabolic Engineering of Poly(3-Hydroxyalkanoates): From DNA to Plastic","type":"article-journal","volume":"63"},"uris":["http://www.mendeley.com/documents/?uuid=9fe05653-959c-40e6-9875-55f0c7fe0398"]}],"mendeley":{"formattedCitation":"(Madison and Huisman, 1999)","plainTextFormattedCitation":"(Madison and Huisman, 1999)","previouslyFormattedCitation":"(Madison and Huisman, 1999)"},"properties":{"noteIndex":0},"schema":"https://github.com/citation-style-language/schema/raw/master/csl-citation.json"}</w:instrText>
      </w:r>
      <w:r w:rsidR="00AF42E3">
        <w:fldChar w:fldCharType="separate"/>
      </w:r>
      <w:r w:rsidR="00AF42E3" w:rsidRPr="00AF42E3">
        <w:rPr>
          <w:noProof/>
        </w:rPr>
        <w:t>(Madison and Huisman, 1999)</w:t>
      </w:r>
      <w:r w:rsidR="00AF42E3">
        <w:fldChar w:fldCharType="end"/>
      </w:r>
      <w:r w:rsidR="00AF42E3">
        <w:t xml:space="preserve">. </w:t>
      </w:r>
      <w:r w:rsidRPr="00C422CC">
        <w:t>Moreover, it has been demonstrated that mixed methanotrophic consortium</w:t>
      </w:r>
      <w:r w:rsidR="00803649">
        <w:t>s</w:t>
      </w:r>
      <w:r w:rsidRPr="00C422CC">
        <w:t xml:space="preserve"> </w:t>
      </w:r>
      <w:r w:rsidR="00803649">
        <w:t>can</w:t>
      </w:r>
      <w:r w:rsidRPr="00C422CC">
        <w:t xml:space="preserve"> use</w:t>
      </w:r>
      <w:r w:rsidR="006C1AC6">
        <w:t xml:space="preserve"> renewable and cheap substrates such as</w:t>
      </w:r>
      <w:r w:rsidRPr="00C422CC">
        <w:t xml:space="preserve"> </w:t>
      </w:r>
      <w:r w:rsidR="006C1AC6">
        <w:t>methane as the sole carbon source to grow and accumulate PHAs</w:t>
      </w:r>
      <w:r w:rsidR="00C534B0">
        <w:t xml:space="preserve"> </w:t>
      </w:r>
      <w:r w:rsidR="00DF56CC">
        <w:fldChar w:fldCharType="begin" w:fldLock="1"/>
      </w:r>
      <w:r w:rsidR="00246395">
        <w:instrText>ADDIN CSL_CITATION {"citationItems":[{"id":"ITEM-1","itemData":{"DOI":"10.1016/j.ese.2020.100029","ISSN":"26664984","abstract":"Methane emissions and plastic pollution are critical global challenges. The biological conversion of methane to poly-β-hydroxybutyrate (PHB) not only mitigates methane emissions but also provides biodegradable polymer substitutes for petroleum-based materials used in plastics production. This work provides an early overview of the methane-based PHB advances and discusses challenges and related strategies. Recent advances of PHB, including PHB biosynthetic pathways, methanotrophs, bioreactors, and the performances of PHB materials are introduced. Major challenges of methane-based PHB production are discussed in detail; these include low efficiency of methanotrophs, low gas-liquid mass transfer efficiency, and poor material properties. To overcome these limitations, various approaches are also explored, such as feast-famine regimes, engineered microorganisms, gas-permeable membrane bioreactors, two-phase partitioning bioreactors, poly-β-hydroxybutyrate-co-hydroxyvalerate synthesis, and molecular weight manipulation.","author":[{"dropping-particle":"","family":"Liu","given":"Lu Yao","non-dropping-particle":"","parse-names":false,"suffix":""},{"dropping-particle":"","family":"Xie","given":"Guo Jun","non-dropping-particle":"","parse-names":false,"suffix":""},{"dropping-particle":"","family":"Xing","given":"De Feng","non-dropping-particle":"","parse-names":false,"suffix":""},{"dropping-particle":"","family":"Liu","given":"Bing Feng","non-dropping-particle":"","parse-names":false,"suffix":""},{"dropping-particle":"","family":"Ding","given":"Jie","non-dropping-particle":"","parse-names":false,"suffix":""},{"dropping-particle":"","family":"Ren","given":"Nan Qi","non-dropping-particle":"","parse-names":false,"suffix":""}],"container-title":"Environmental Science and Ecotechnology","id":"ITEM-1","issued":{"date-parts":[["2020"]]},"title":"Biological conversion of methane to polyhydroxyalkanoates: Current advances, challenges, and perspectives","type":"article-journal","volume":"2"},"uris":["http://www.mendeley.com/documents/?uuid=b087a83d-ab83-44a6-a14e-d10b4fb4472d"]}],"mendeley":{"formattedCitation":"(Liu et al., 2020)","plainTextFormattedCitation":"(Liu et al., 2020)","previouslyFormattedCitation":"(Liu et al., 2020)"},"properties":{"noteIndex":0},"schema":"https://github.com/citation-style-language/schema/raw/master/csl-citation.json"}</w:instrText>
      </w:r>
      <w:r w:rsidR="00DF56CC">
        <w:fldChar w:fldCharType="separate"/>
      </w:r>
      <w:r w:rsidR="00DF56CC" w:rsidRPr="00DF56CC">
        <w:rPr>
          <w:noProof/>
        </w:rPr>
        <w:t>(Liu et al., 2020)</w:t>
      </w:r>
      <w:r w:rsidR="00DF56CC">
        <w:fldChar w:fldCharType="end"/>
      </w:r>
      <w:r w:rsidR="006C1AC6">
        <w:t xml:space="preserve">. Still, the addition of </w:t>
      </w:r>
      <w:r w:rsidRPr="00C422CC">
        <w:t>other substrates, such as volatile fatty acids,</w:t>
      </w:r>
      <w:r w:rsidR="006C1AC6">
        <w:t xml:space="preserve"> could also allow</w:t>
      </w:r>
      <w:r w:rsidRPr="00C422CC">
        <w:t xml:space="preserve"> t</w:t>
      </w:r>
      <w:r w:rsidR="006C1AC6">
        <w:t>he</w:t>
      </w:r>
      <w:r w:rsidRPr="00C422CC">
        <w:t xml:space="preserve"> incorporat</w:t>
      </w:r>
      <w:r w:rsidR="006C1AC6">
        <w:t>ion of</w:t>
      </w:r>
      <w:r w:rsidRPr="00C422CC">
        <w:t xml:space="preserve"> 3-hydroxyvalerate units</w:t>
      </w:r>
      <w:r w:rsidR="00803649">
        <w:t>,</w:t>
      </w:r>
      <w:r w:rsidRPr="00C422CC">
        <w:t xml:space="preserve"> </w:t>
      </w:r>
      <w:r w:rsidR="006C1AC6">
        <w:t>thus</w:t>
      </w:r>
      <w:r w:rsidRPr="00C422CC">
        <w:t xml:space="preserve"> improv</w:t>
      </w:r>
      <w:r w:rsidR="006C1AC6">
        <w:t>ing</w:t>
      </w:r>
      <w:r w:rsidRPr="00C422CC">
        <w:t xml:space="preserve"> the </w:t>
      </w:r>
      <w:r w:rsidR="0053712D">
        <w:t>performa</w:t>
      </w:r>
      <w:r w:rsidR="006C1AC6">
        <w:t>n</w:t>
      </w:r>
      <w:r w:rsidR="0053712D">
        <w:t>ce</w:t>
      </w:r>
      <w:r w:rsidRPr="00C422CC">
        <w:t xml:space="preserve"> of the polymeric structure</w:t>
      </w:r>
      <w:r w:rsidR="00C534B0">
        <w:t xml:space="preserve"> </w:t>
      </w:r>
      <w:r w:rsidR="00C534B0">
        <w:fldChar w:fldCharType="begin" w:fldLock="1"/>
      </w:r>
      <w:r w:rsidR="00DF56CC">
        <w:instrText>ADDIN CSL_CITATION {"citationItems":[{"id":"ITEM-1","itemData":{"DOI":"10.1021/acs.est.8b04142","ISSN":"15205851","PMID":"30339372","abstract":"The fundamental components required for scaling up the production of biogas-based biopolymers can be provided through a single process, that is, anaerobic digestion (AD). In this research, the possibility of enriching methane-utilizing mixed cultures from the AD process was explored as well as their capability to accumulate polyhydroxyalkanoates (PHAs). For almost 70 days of operation in a fed-batch cyclic mode, the specific growth rate was 0.078 ± 0.005 h -1 and the biomass yield was 0.7 ± 0.08 mg-VSS/mg-CH 4 . Adjusting the nitrogen levels in AD centrate resulted in results comparable to those obtained with a synthetic medium. The enriched culture could accumulate up to 51 ± 2% PHB. On the other hand, when the culturing medium was supplemented with valeric acid, the enriched bacteria were able to produce polyhydroxybutyrate-co-valerate (PHBV) up to 52 ± 6% with an HV percentage of 33 ± 5%. Increasing the valeric acid concentration in the culturing medium above 100 mg/L decreased the overall amount of PHBV by 60%, whereas the number of HV units incorporated was not affected. Changing the methane-to-oxygen ratio (M/O) from 1:1 to 4:1 caused an almost 80% decline in PHB accumulation. In addition, M/O had a significant effect on the fraction composition of PHBV at different valeric acid concentrations.","author":[{"dropping-particle":"","family":"Fergala","given":"Ahmed","non-dropping-particle":"","parse-names":false,"suffix":""},{"dropping-particle":"","family":"Alsayed","given":"Ahmed","non-dropping-particle":"","parse-names":false,"suffix":""},{"dropping-particle":"","family":"Khattab","given":"Saif","non-dropping-particle":"","parse-names":false,"suffix":""},{"dropping-particle":"","family":"Ramirez","given":"Megan","non-dropping-particle":"","parse-names":false,"suffix":""},{"dropping-particle":"","family":"Eldyasti","given":"Ahmed","non-dropping-particle":"","parse-names":false,"suffix":""}],"container-title":"Environmental Science and Technology","id":"ITEM-1","issue":"21","issued":{"date-parts":[["2018"]]},"page":"12376-12387","title":"Development of Methane-Utilizing Mixed Cultures for the Production of Polyhydroxyalkanoates (PHAs) from Anaerobic Digester Sludge","type":"article-journal","volume":"52"},"uris":["http://www.mendeley.com/documents/?uuid=1f956296-946d-4b17-9211-ea0e09de70a3"]}],"mendeley":{"formattedCitation":"(Fergala et al., 2018)","plainTextFormattedCitation":"(Fergala et al., 2018)","previouslyFormattedCitation":"(Fergala et al., 2018)"},"properties":{"noteIndex":0},"schema":"https://github.com/citation-style-language/schema/raw/master/csl-citation.json"}</w:instrText>
      </w:r>
      <w:r w:rsidR="00C534B0">
        <w:fldChar w:fldCharType="separate"/>
      </w:r>
      <w:r w:rsidR="00C534B0" w:rsidRPr="00C534B0">
        <w:rPr>
          <w:noProof/>
        </w:rPr>
        <w:t>(Fergala et al., 2018)</w:t>
      </w:r>
      <w:r w:rsidR="00C534B0">
        <w:fldChar w:fldCharType="end"/>
      </w:r>
      <w:r w:rsidRPr="00C422CC">
        <w:t>.</w:t>
      </w:r>
      <w:r w:rsidR="0053712D">
        <w:t xml:space="preserve"> Poly(3-hydroxybutyrate-co-hydroxyvalerate) was reported to have better characteristics </w:t>
      </w:r>
      <w:r w:rsidR="00803649">
        <w:t xml:space="preserve">compared </w:t>
      </w:r>
      <w:r w:rsidR="0053712D">
        <w:t xml:space="preserve">to </w:t>
      </w:r>
      <w:r w:rsidR="00803649">
        <w:t>p</w:t>
      </w:r>
      <w:r w:rsidR="0053712D">
        <w:t xml:space="preserve">oly(3-hydroxybutyrate) </w:t>
      </w:r>
      <w:r w:rsidR="00750910">
        <w:t xml:space="preserve">(PHB) </w:t>
      </w:r>
      <w:r w:rsidR="0053712D">
        <w:t>(Table 1)</w:t>
      </w:r>
      <w:r w:rsidR="00246395">
        <w:t>: PHB-co-HV has a lower melting point, allowing a wider thermal processing window, is more flexible, less permeable to water and less crystalline than PHB</w:t>
      </w:r>
      <w:r w:rsidR="00DE4392">
        <w:t xml:space="preserve"> </w:t>
      </w:r>
      <w:r w:rsidR="00C974F9">
        <w:fldChar w:fldCharType="begin" w:fldLock="1"/>
      </w:r>
      <w:r w:rsidR="00B14D84">
        <w:rPr>
          <w:lang w:val="en-GB"/>
        </w:rPr>
        <w:instrText>ADDIN CSL_CITATION {"citationItems":[{"id":"ITEM-1","itemData":{"DOI":"10.1016/j.procbio.2016.02.005","ISSN":"13595113","abstract":"Obligate methanotrophs capable of producing polyhydroxyalkanoates (PHAs), a sustainable alternative to non-biodegradable petroleum-based plastics, under nutrient-limited conditions are currently limited to synthesis of poly(3-hydroxybutyrate) (P3HB). Diversifying monomers would greatly expand the range of applications. Here we report the first pure culture evidence of methanotrophic synthesis of poly(3-hydroxybutyrate-co-3-hydroxyvalerate) (PHBV). When grown with methane as sole substrate, the Type II obligate methanotroph Methylocystis parvus OBBP produces P3HB, but not PHBV, under nutrient-limiting conditions. We observed synthesis of PHBV when strain OBBP was incubated with C1 substrates (methane, methanol, or formate) and propionate or valerate. PHBV production was confirmed by gas chromatography, gel permeation chromatography, differential scanning calorimetry, and nuclear magnetic resonance with [1-13C]valerate. In the absence of C1-substrate oxidation, neither P3HB nor PHBV was synthesized. The mol% 3-hydroxyvalerate depended upon the amount of propionate or valerate consumed, and ranged from 0 to 40 mol%. Valerate addition resulted in a higher mol% 3-hydroxyvalerate and higher wt% PHA than propionate addition. To assess the generality of this capability among Type II obligate methanotrophs, we added methane and valerate to Methylosinus trichosporium OB3b, with similar results. We hypothesize that oxidation of C1 substrates generates the energy required for activation of co-substrates and incorporation of 3-hydroxyvalerate.","author":[{"dropping-particle":"","family":"Myung","given":"Jaewook","non-dropping-particle":"","parse-names":false,"suffix":""},{"dropping-particle":"","family":"Flanagan","given":"James C.A.","non-dropping-particle":"","parse-names":false,"suffix":""},{"dropping-particle":"","family":"Waymouth","given":"Robert M.","non-dropping-particle":"","parse-names":false,"suffix":""},{"dropping-particle":"","family":"Criddle","given":"Craig S.","non-dropping-particle":"","parse-names":false,"suffix":""}],"container-title":"Process Biochemistry","id":"ITEM-1","issue":"5","issued":{"date-parts":[["2016"]]},"page":"561-567","publisher":"Elsevier Ltd","title":"Methane or methanol-oxidation dependent synthesis of poly(3-hydroxybutyrate-co-3-hydroxyvalerate) by obligate type II methanotrophs","type":"article-journal","volume":"51"},"uris":["http://www.mendeley.com/documents/?uuid=224851cb-5a06-486a-b0f0-e3885515f0f7"]}],"mendeley":{"formattedCitation":"(Myung et al., 2016)","manualFormatting":"(Myung et al., 2016)","plainTextFormattedCitation":"(Myung et al., 2016)","previouslyFormattedCitation":"(Myung et al., 2016)"},"properties":{"noteIndex":0},"schema":"https://github.com/citation-style-language/schema/raw/master/csl-citation.json"}</w:instrText>
      </w:r>
      <w:r w:rsidR="00C974F9">
        <w:fldChar w:fldCharType="separate"/>
      </w:r>
      <w:r w:rsidR="00B14D84">
        <w:rPr>
          <w:noProof/>
          <w:lang w:val="fr-FR"/>
        </w:rPr>
        <w:t>(</w:t>
      </w:r>
      <w:r w:rsidR="00C974F9" w:rsidRPr="00750910">
        <w:rPr>
          <w:noProof/>
          <w:lang w:val="fr-FR"/>
        </w:rPr>
        <w:t>Myung et al., 2016)</w:t>
      </w:r>
      <w:r w:rsidR="00C974F9">
        <w:fldChar w:fldCharType="end"/>
      </w:r>
      <w:r w:rsidR="00246395" w:rsidRPr="00750910">
        <w:rPr>
          <w:lang w:val="fr-FR"/>
        </w:rPr>
        <w:t>.</w:t>
      </w:r>
      <w:r w:rsidR="00223A1E" w:rsidRPr="00750910">
        <w:rPr>
          <w:lang w:val="fr-FR"/>
        </w:rPr>
        <w:t xml:space="preserve"> </w:t>
      </w:r>
      <w:r w:rsidR="00246395" w:rsidRPr="00B6611A">
        <w:rPr>
          <w:lang w:val="fr-FR"/>
        </w:rPr>
        <w:t>Note that m</w:t>
      </w:r>
      <w:r w:rsidR="00DF56CC" w:rsidRPr="00B6611A">
        <w:rPr>
          <w:lang w:val="fr-FR"/>
        </w:rPr>
        <w:t>ost of th</w:t>
      </w:r>
      <w:r w:rsidR="00246395" w:rsidRPr="00B6611A">
        <w:rPr>
          <w:lang w:val="fr-FR"/>
        </w:rPr>
        <w:t>ese</w:t>
      </w:r>
      <w:r w:rsidR="00DF56CC" w:rsidRPr="00B6611A">
        <w:rPr>
          <w:lang w:val="fr-FR"/>
        </w:rPr>
        <w:t xml:space="preserve"> characteristics</w:t>
      </w:r>
      <w:r w:rsidR="00246395" w:rsidRPr="00B6611A">
        <w:rPr>
          <w:lang w:val="fr-FR"/>
        </w:rPr>
        <w:t xml:space="preserve"> were reported with</w:t>
      </w:r>
      <w:r w:rsidR="00750910" w:rsidRPr="00B6611A">
        <w:rPr>
          <w:lang w:val="fr-FR"/>
        </w:rPr>
        <w:t>in</w:t>
      </w:r>
      <w:r w:rsidR="00246395" w:rsidRPr="00B6611A">
        <w:rPr>
          <w:lang w:val="fr-FR"/>
        </w:rPr>
        <w:t xml:space="preserve"> wide ranges since the values</w:t>
      </w:r>
      <w:r w:rsidR="00DF56CC" w:rsidRPr="00B6611A">
        <w:rPr>
          <w:lang w:val="fr-FR"/>
        </w:rPr>
        <w:t xml:space="preserve"> depend on the fraction of 3-HV accumulated into the copolymer, which in turn </w:t>
      </w:r>
      <w:r w:rsidR="00246395" w:rsidRPr="00B6611A">
        <w:rPr>
          <w:lang w:val="fr-FR"/>
        </w:rPr>
        <w:t>is</w:t>
      </w:r>
      <w:r w:rsidR="00DF56CC" w:rsidRPr="00B6611A">
        <w:rPr>
          <w:lang w:val="fr-FR"/>
        </w:rPr>
        <w:t xml:space="preserve"> related to the initial concentration of co</w:t>
      </w:r>
      <w:r w:rsidR="00803649" w:rsidRPr="00B6611A">
        <w:rPr>
          <w:lang w:val="fr-FR"/>
        </w:rPr>
        <w:t>-</w:t>
      </w:r>
      <w:r w:rsidR="00DF56CC" w:rsidRPr="00B6611A">
        <w:rPr>
          <w:lang w:val="fr-FR"/>
        </w:rPr>
        <w:t>substrate</w:t>
      </w:r>
      <w:r w:rsidR="00DE4392" w:rsidRPr="00B6611A">
        <w:rPr>
          <w:lang w:val="fr-FR"/>
        </w:rPr>
        <w:t xml:space="preserve"> </w:t>
      </w:r>
      <w:r w:rsidR="00DE4392">
        <w:fldChar w:fldCharType="begin" w:fldLock="1"/>
      </w:r>
      <w:r w:rsidR="00DE4392" w:rsidRPr="00B6611A">
        <w:rPr>
          <w:lang w:val="fr-FR"/>
        </w:rPr>
        <w:instrText>ADDIN CSL_CITATION {"citationItems":[{"id":"ITEM-1","itemData":{"DOI":"10.1016/j.polymertesting.2011.02.001","ISSN":"01429418","abstract":"Polyhydroxyalkanotes (PHAs) are biobased and biodegradable polymers, of which poly(hydroxybutyrate-co-hydroxyvalerate) (PHBV, 3 %mol HV) and poly-3-hydroxybutyrate-co-4-hydroxybutyrate [P(3HB,4HB), 10 %mol 4HB] are currently commercialized. To understand the influence of chemical structure on the biodegradability of PHA, the biodegradation behavior of poly(hydroxybut</w:instrText>
      </w:r>
      <w:r w:rsidR="00DE4392" w:rsidRPr="00C9548F">
        <w:rPr>
          <w:lang w:val="en-GB"/>
        </w:rPr>
        <w:instrText>yrate) (PHB), PHBV (40 %mol HV), PHBV (20 %mol HV), PHBV (3 %mol HV) and P(3HB,4HB) (10 %mol 4HB) were investigated under the controlled composting conditions according to ISO 14855-1. It was found that PHAs with different chemical structures can be biodegraded under the controlled composting conditions. The order of biodegradability was P(3HB, 4HB) (40 %mol 4HB) ≈ PHBV(40 %mol HV) &gt;PHBV(20 %mol HV) &gt;PHBV(3 %mol HV) &gt;PHB. © 2011 Elsevier Ltd. All rights reserved.","author":[{"dropping-particle":"","family":"Weng","given":"Yun Xuan","non-dropping-particle":"","parse-names":false,"suffix":""},{"dropping-particle":"","family":"Wang","given":"Xiu Li","non-dropping-particle":"","parse-names":false,"suffix":""},{"dropping-particle":"","family":"Wang","given":"Yu Z</w:instrText>
      </w:r>
      <w:r w:rsidR="00DE4392">
        <w:instrText>hong","non-dropping-particle":"","parse-names":false,"suffix":""}],"container-title":"Polymer Testing","id":"ITEM-1","issue":"4","issued":{"date-parts":[["2011"]]},"page":"372-380","publisher":"Elsevier Ltd","title":"Biodegradation behavior of PHAs with different chemical structures under controlled composting conditions","type":"article-journal","volume":"30"},"uris":["http://www.mendeley.com/documents/?uuid=b3b6fc2c-e2fb-4ed7-b4dc-f420bb74e755"]}],"mendeley":{"formattedCitation":"(Weng et al., 2011)","plainTextFormattedCitation":"(Weng et al., 2011)","previouslyFormattedCitation":"(Weng et al., 2011)"},"properties":{"noteIndex":0},"schema":"https://github.com/citation-style-language/schema/raw/master/csl-citation.json"}</w:instrText>
      </w:r>
      <w:r w:rsidR="00DE4392">
        <w:fldChar w:fldCharType="separate"/>
      </w:r>
      <w:r w:rsidR="00DE4392" w:rsidRPr="00DE4392">
        <w:rPr>
          <w:noProof/>
        </w:rPr>
        <w:t>(Weng et al., 2011)</w:t>
      </w:r>
      <w:r w:rsidR="00DE4392">
        <w:fldChar w:fldCharType="end"/>
      </w:r>
      <w:r w:rsidR="00DF56CC">
        <w:t xml:space="preserve">. </w:t>
      </w:r>
      <w:r w:rsidR="001012FA">
        <w:t>Also</w:t>
      </w:r>
      <w:r w:rsidR="007D127F">
        <w:t>,</w:t>
      </w:r>
      <w:r w:rsidR="001012FA">
        <w:t xml:space="preserve"> the biodegradability is affected by the amount of 3-HV accumulated since this amorphous fraction increases the </w:t>
      </w:r>
      <w:r w:rsidR="00750910">
        <w:t>degradation</w:t>
      </w:r>
      <w:r w:rsidR="001012FA">
        <w:t xml:space="preserve"> rates of the polymer </w:t>
      </w:r>
      <w:r w:rsidR="001012FA">
        <w:fldChar w:fldCharType="begin" w:fldLock="1"/>
      </w:r>
      <w:r w:rsidR="00DE4392">
        <w:instrText>ADDIN CSL_CITATION {"citationItems":[{"id":"ITEM-1","itemData":{"DOI":"10.3390/eng2010005","abstract":"Methods to treat kinetic data for the biodegradation of different plastic materials are comparatively discussed. Different samples of commercial formulates were tested for aerobic biodegradation in compost, following the standard ISO14855. Starting from the raw data, the conversion vs. time entries were elaborated using relatively simple kinetic models, such as integrated kinetic equations of zero, first and second order, through the Wilkinson model, or using a Michaelis Menten approach, which was previously reported in the literature. The results were validated against the experimental data and allowed for computation of the time for half degradation of the substrate and, by extrapolation, estimation of the final biodegradation time for all the materials tested. In particular, the Michaelis Menten approach fails in describing all the reported kinetics as well the zeroth- and second-order kinetics. The biodegradation pattern of one sample was described in detail through a simple first-order kinetics. By contrast, other substrates followed a more complex pathway, with rapid partial degradation, subsequently slowing. Therefore, a more conservative kinetic interpolation was needed. The different possible patterns are discussed, with a guide to the application of the most suitable kinetic model.","author":[{"dropping-particle":"","family":"Rossetti","given":"Ilenia","non-dropping-particle":"","parse-names":false,"suffix":""},{"dropping-particle":"","family":"Conte","given":"Francesco","non-dropping-particle":"","parse-names":false,"suffix":""},{"dropping-particle":"","family":"Ramis","given":"Gianguido","non-dropping-particle":"","parse-names":false,"suffix":""}],"container-title":"Eng","id":"ITEM-1","issue":"1","issued":{"date-parts":[["2021"]]},"page":"54-68","title":"Kinetic Modelling of Biodegradability Data of Commercial Polymers Obtained under Aerobic Composting Conditions","type":"article-journal","volume":"2"},"uris":["http://www.mendeley.com/documents/?uuid=87b8e92b-fba9-4d84-9eeb-084289af7d4b"]}],"mendeley":{"formattedCitation":"(Rossetti et al., 2021)","plainTextFormattedCitation":"(Rossetti et al., 2021)","previouslyFormattedCitation":"(Rossetti et al., 2021)"},"properties":{"noteIndex":0},"schema":"https://github.com/citation-style-language/schema/raw/master/csl-citation.json"}</w:instrText>
      </w:r>
      <w:r w:rsidR="001012FA">
        <w:fldChar w:fldCharType="separate"/>
      </w:r>
      <w:r w:rsidR="001012FA" w:rsidRPr="001012FA">
        <w:rPr>
          <w:noProof/>
        </w:rPr>
        <w:t>(Rossetti et al., 2021)</w:t>
      </w:r>
      <w:r w:rsidR="001012FA">
        <w:fldChar w:fldCharType="end"/>
      </w:r>
      <w:r w:rsidR="00DE4392">
        <w:t>.</w:t>
      </w:r>
      <w:r w:rsidR="00795B7F">
        <w:t xml:space="preserve"> In this work, the production of the enhanced PHB-co-HV was simulated using valeric acid as substrate, which could be derived from the anaerobic digestion of the organic waste, thus giving </w:t>
      </w:r>
      <w:r w:rsidR="00E35F1E">
        <w:t xml:space="preserve">a </w:t>
      </w:r>
      <w:r w:rsidR="00795B7F">
        <w:t>chance for an integrated biorefinery.</w:t>
      </w:r>
    </w:p>
    <w:p w14:paraId="234CA674" w14:textId="6A0901B4" w:rsidR="00F777C2" w:rsidRPr="00DF56CC" w:rsidRDefault="00F777C2" w:rsidP="00F777C2">
      <w:pPr>
        <w:pStyle w:val="CETTabletitle"/>
      </w:pPr>
      <w:r w:rsidRPr="00AF42E3">
        <w:t xml:space="preserve">Table 1: Comparison of PHB, PHB-co-HV and PP properties </w:t>
      </w:r>
      <w:r w:rsidR="00246395">
        <w:t>(adapted fr</w:t>
      </w:r>
      <w:r w:rsidR="00246395" w:rsidRPr="00246395">
        <w:rPr>
          <w:i w:val="0"/>
          <w:iCs/>
        </w:rPr>
        <w:t xml:space="preserve">om </w:t>
      </w:r>
      <w:r w:rsidR="00246395" w:rsidRPr="00246395">
        <w:rPr>
          <w:i w:val="0"/>
          <w:iCs/>
        </w:rPr>
        <w:fldChar w:fldCharType="begin" w:fldLock="1"/>
      </w:r>
      <w:r w:rsidR="001012FA">
        <w:rPr>
          <w:i w:val="0"/>
          <w:iCs/>
        </w:rPr>
        <w:instrText>ADDIN CSL_CITATION {"citationItems":[{"id":"ITEM-1","itemData":{"ISSN":"13309862","abstract":"The industrial implementation of cost- and eco-efficient production of bio-based polymeric materials such as polyhydroxyalkanoates (PHAs) or polylactic acid (PLA) requires the comprehension of all process steps. The article at hand provides an insight into recent advances in allocation, pretreatment and utilization of raw materials available for biopolymer production in different areas of the world. Further, the high potential and risks of applying continuous process conduction in comparison with batch and fed-batch fermentation mode are elucidated. It is shown that the process design for continuous PHA production strongly depends on the kinetic characteristics for growth and product formation of the applied production strain. In addition, the triggering of the biopolymer properties by fine-tuning of the polyester composition during biosynthesis is demonstrated. Here, the impact of certain process parameters like the partial oxygen tension on the intracellular metabolic fluxes and the supplementation of cosubstrates on the polyester composition are discussed. In addition, such specialists among microbes are presented that possess the metabolic prerequisites to accumulate high-quality copolyesters merely from cheap unrelated carbon sources without the necessity for supplying expensive cosubstrates. In the field of downstream processing, sustainable methods for product isolation during biopolymer production that do not have a negative influence on the environment are presented.","author":[{"dropping-particle":"","family":"Koller","given":"Martin","non-dropping-particle":"","parse-names":false,"suffix":""},{"dropping-particle":"","family":"Salerno","given":"Anna","non-dropping-particle":"","parse-names":false,"suffix":""},{"dropping-particle":"","family":"Dias","given":"Miguel","non-dropping-particle":"","parse-names":false,"suffix":""},{"dropping-particle":"","family":"Reiterer","given":"Angelika","non-dropping-particle":"","parse-names":false,"suffix":""},{"dropping-particle":"","family":"Braunegg","given":"Gerhart","non-dropping-particle":"","parse-names":false,"suffix":""}],"container-title":"Food Technology and Biotechnology","id":"ITEM-1","issue":"3","issued":{"date-parts":[["2010"]]},"page":"255-269","title":"Modern biotechnological polymer synthesis: A review","type":"article-journal","volume":"48"},"uris":["http://www.mendeley.com/documents/?uuid=de9e7fa6-e36a-4ace-bfb8-1d18e810de8d"]}],"mendeley":{"formattedCitation":"(Koller et al., 2010)","manualFormatting":"Koller et al., 2010)","plainTextFormattedCitation":"(Koller et al., 2010)","previouslyFormattedCitation":"(Koller et al., 2010)"},"properties":{"noteIndex":0},"schema":"https://github.com/citation-style-language/schema/raw/master/csl-citation.json"}</w:instrText>
      </w:r>
      <w:r w:rsidR="00246395" w:rsidRPr="00246395">
        <w:rPr>
          <w:i w:val="0"/>
          <w:iCs/>
        </w:rPr>
        <w:fldChar w:fldCharType="separate"/>
      </w:r>
      <w:r w:rsidR="00246395" w:rsidRPr="00246395">
        <w:rPr>
          <w:i w:val="0"/>
          <w:iCs/>
          <w:noProof/>
        </w:rPr>
        <w:t>Koller et al., 2010)</w:t>
      </w:r>
      <w:r w:rsidR="00246395" w:rsidRPr="00246395">
        <w:rPr>
          <w:i w:val="0"/>
          <w:iCs/>
        </w:rPr>
        <w:fldChar w:fldCharType="end"/>
      </w:r>
    </w:p>
    <w:tbl>
      <w:tblPr>
        <w:tblW w:w="737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119"/>
        <w:gridCol w:w="1276"/>
        <w:gridCol w:w="1842"/>
        <w:gridCol w:w="1134"/>
      </w:tblGrid>
      <w:tr w:rsidR="00F777C2" w:rsidRPr="00B57B36" w14:paraId="17FAB995" w14:textId="77777777" w:rsidTr="00F777C2">
        <w:trPr>
          <w:trHeight w:val="362"/>
        </w:trPr>
        <w:tc>
          <w:tcPr>
            <w:tcW w:w="3119" w:type="dxa"/>
            <w:tcBorders>
              <w:top w:val="single" w:sz="12" w:space="0" w:color="008000"/>
              <w:bottom w:val="single" w:sz="6" w:space="0" w:color="008000"/>
            </w:tcBorders>
            <w:shd w:val="clear" w:color="auto" w:fill="FFFFFF"/>
            <w:vAlign w:val="bottom"/>
          </w:tcPr>
          <w:p w14:paraId="0CBEE69F" w14:textId="35C76866" w:rsidR="00F777C2" w:rsidRPr="00B57B36" w:rsidRDefault="00F777C2" w:rsidP="00F777C2">
            <w:pPr>
              <w:pStyle w:val="CETBodytext"/>
              <w:jc w:val="left"/>
              <w:rPr>
                <w:lang w:val="en-GB"/>
              </w:rPr>
            </w:pPr>
            <w:r w:rsidRPr="003A2C0B">
              <w:rPr>
                <w:b/>
              </w:rPr>
              <w:t>Property</w:t>
            </w:r>
          </w:p>
        </w:tc>
        <w:tc>
          <w:tcPr>
            <w:tcW w:w="1276" w:type="dxa"/>
            <w:tcBorders>
              <w:top w:val="single" w:sz="12" w:space="0" w:color="008000"/>
              <w:bottom w:val="single" w:sz="6" w:space="0" w:color="008000"/>
            </w:tcBorders>
            <w:shd w:val="clear" w:color="auto" w:fill="FFFFFF"/>
            <w:vAlign w:val="bottom"/>
          </w:tcPr>
          <w:p w14:paraId="12A21970" w14:textId="3DFCD504" w:rsidR="00F777C2" w:rsidRPr="00B57B36" w:rsidRDefault="00F777C2" w:rsidP="00F777C2">
            <w:pPr>
              <w:pStyle w:val="CETBodytext"/>
              <w:jc w:val="left"/>
              <w:rPr>
                <w:lang w:val="en-GB"/>
              </w:rPr>
            </w:pPr>
            <w:r w:rsidRPr="003A2C0B">
              <w:rPr>
                <w:b/>
              </w:rPr>
              <w:t>PHB</w:t>
            </w:r>
          </w:p>
        </w:tc>
        <w:tc>
          <w:tcPr>
            <w:tcW w:w="1842" w:type="dxa"/>
            <w:tcBorders>
              <w:top w:val="single" w:sz="12" w:space="0" w:color="008000"/>
              <w:bottom w:val="single" w:sz="6" w:space="0" w:color="008000"/>
            </w:tcBorders>
            <w:shd w:val="clear" w:color="auto" w:fill="FFFFFF"/>
            <w:vAlign w:val="bottom"/>
          </w:tcPr>
          <w:p w14:paraId="6FB68F96" w14:textId="2784CAA1" w:rsidR="00F777C2" w:rsidRPr="00B57B36" w:rsidRDefault="00F777C2" w:rsidP="00F777C2">
            <w:pPr>
              <w:pStyle w:val="CETBodytext"/>
              <w:jc w:val="left"/>
              <w:rPr>
                <w:lang w:val="en-GB"/>
              </w:rPr>
            </w:pPr>
            <w:r w:rsidRPr="003A2C0B">
              <w:rPr>
                <w:b/>
              </w:rPr>
              <w:t>Poly(3HB-co-HV)</w:t>
            </w:r>
          </w:p>
        </w:tc>
        <w:tc>
          <w:tcPr>
            <w:tcW w:w="1134" w:type="dxa"/>
            <w:tcBorders>
              <w:top w:val="single" w:sz="12" w:space="0" w:color="008000"/>
              <w:bottom w:val="single" w:sz="6" w:space="0" w:color="008000"/>
            </w:tcBorders>
            <w:shd w:val="clear" w:color="auto" w:fill="FFFFFF"/>
            <w:vAlign w:val="bottom"/>
          </w:tcPr>
          <w:p w14:paraId="49AF6CA5" w14:textId="2C5E439A" w:rsidR="00F777C2" w:rsidRPr="00B57B36" w:rsidRDefault="00F777C2" w:rsidP="00F777C2">
            <w:pPr>
              <w:pStyle w:val="CETBodytext"/>
              <w:jc w:val="left"/>
              <w:rPr>
                <w:lang w:val="en-GB"/>
              </w:rPr>
            </w:pPr>
            <w:r w:rsidRPr="003A2C0B">
              <w:rPr>
                <w:b/>
              </w:rPr>
              <w:t>PP</w:t>
            </w:r>
          </w:p>
        </w:tc>
      </w:tr>
      <w:tr w:rsidR="00F777C2" w:rsidRPr="00B57B36" w14:paraId="7933E852" w14:textId="77777777" w:rsidTr="00F777C2">
        <w:tc>
          <w:tcPr>
            <w:tcW w:w="3119" w:type="dxa"/>
            <w:shd w:val="clear" w:color="auto" w:fill="FFFFFF"/>
            <w:vAlign w:val="center"/>
          </w:tcPr>
          <w:p w14:paraId="7E852D08" w14:textId="37543EDE" w:rsidR="00F777C2" w:rsidRPr="00B57B36" w:rsidRDefault="00F777C2" w:rsidP="00F777C2">
            <w:pPr>
              <w:pStyle w:val="CETBodytext"/>
              <w:jc w:val="left"/>
              <w:rPr>
                <w:lang w:val="en-GB"/>
              </w:rPr>
            </w:pPr>
            <w:r w:rsidRPr="00BA695D">
              <w:t>M [10</w:t>
            </w:r>
            <w:r w:rsidRPr="00BA695D">
              <w:rPr>
                <w:vertAlign w:val="superscript"/>
              </w:rPr>
              <w:t>5</w:t>
            </w:r>
            <w:r w:rsidRPr="00BA695D">
              <w:t xml:space="preserve"> g/mol]</w:t>
            </w:r>
          </w:p>
        </w:tc>
        <w:tc>
          <w:tcPr>
            <w:tcW w:w="1276" w:type="dxa"/>
            <w:shd w:val="clear" w:color="auto" w:fill="FFFFFF"/>
            <w:vAlign w:val="center"/>
          </w:tcPr>
          <w:p w14:paraId="561D7721" w14:textId="35FC8EE9" w:rsidR="00F777C2" w:rsidRPr="00B57B36" w:rsidRDefault="00F777C2" w:rsidP="00F777C2">
            <w:pPr>
              <w:pStyle w:val="CETBodytext"/>
              <w:jc w:val="left"/>
              <w:rPr>
                <w:lang w:val="en-GB"/>
              </w:rPr>
            </w:pPr>
            <w:r w:rsidRPr="00BA695D">
              <w:t>1-8</w:t>
            </w:r>
          </w:p>
        </w:tc>
        <w:tc>
          <w:tcPr>
            <w:tcW w:w="1842" w:type="dxa"/>
            <w:shd w:val="clear" w:color="auto" w:fill="FFFFFF"/>
            <w:vAlign w:val="center"/>
          </w:tcPr>
          <w:p w14:paraId="43700421" w14:textId="35034654" w:rsidR="00F777C2" w:rsidRPr="00B57B36" w:rsidRDefault="00F777C2" w:rsidP="00F777C2">
            <w:pPr>
              <w:pStyle w:val="CETBodytext"/>
              <w:jc w:val="left"/>
              <w:rPr>
                <w:lang w:val="en-GB"/>
              </w:rPr>
            </w:pPr>
            <w:r w:rsidRPr="00BA695D">
              <w:t>3</w:t>
            </w:r>
          </w:p>
        </w:tc>
        <w:tc>
          <w:tcPr>
            <w:tcW w:w="1134" w:type="dxa"/>
            <w:shd w:val="clear" w:color="auto" w:fill="FFFFFF"/>
            <w:vAlign w:val="center"/>
          </w:tcPr>
          <w:p w14:paraId="3B5B4958" w14:textId="59ADDB82" w:rsidR="00F777C2" w:rsidRPr="00B57B36" w:rsidRDefault="00F777C2" w:rsidP="00F777C2">
            <w:pPr>
              <w:pStyle w:val="CETBodytext"/>
              <w:jc w:val="left"/>
              <w:rPr>
                <w:lang w:val="en-GB"/>
              </w:rPr>
            </w:pPr>
            <w:r>
              <w:t>2.</w:t>
            </w:r>
            <w:r w:rsidRPr="00BA695D">
              <w:t>2-7</w:t>
            </w:r>
          </w:p>
        </w:tc>
      </w:tr>
      <w:tr w:rsidR="00F777C2" w:rsidRPr="00B57B36" w14:paraId="39F13A9A" w14:textId="77777777" w:rsidTr="00F777C2">
        <w:tc>
          <w:tcPr>
            <w:tcW w:w="3119" w:type="dxa"/>
            <w:shd w:val="clear" w:color="auto" w:fill="FFFFFF"/>
            <w:vAlign w:val="center"/>
          </w:tcPr>
          <w:p w14:paraId="46B3B671" w14:textId="1DA6FD7B" w:rsidR="00F777C2" w:rsidRPr="00B57B36" w:rsidRDefault="00B45ECF" w:rsidP="00F777C2">
            <w:pPr>
              <w:pStyle w:val="CETBodytext"/>
              <w:jc w:val="left"/>
              <w:rPr>
                <w:lang w:val="en-GB"/>
              </w:rPr>
            </w:pPr>
            <w:r>
              <w:rPr>
                <w:rFonts w:cs="Arial"/>
              </w:rPr>
              <w:t>ρ</w:t>
            </w:r>
            <w:r w:rsidR="00F777C2" w:rsidRPr="00BA695D">
              <w:t xml:space="preserve"> [kg/dm</w:t>
            </w:r>
            <w:r w:rsidR="00F777C2" w:rsidRPr="00BA695D">
              <w:rPr>
                <w:vertAlign w:val="superscript"/>
              </w:rPr>
              <w:t>3</w:t>
            </w:r>
            <w:r w:rsidR="00F777C2" w:rsidRPr="00BA695D">
              <w:t>]</w:t>
            </w:r>
          </w:p>
        </w:tc>
        <w:tc>
          <w:tcPr>
            <w:tcW w:w="1276" w:type="dxa"/>
            <w:shd w:val="clear" w:color="auto" w:fill="FFFFFF"/>
            <w:vAlign w:val="center"/>
          </w:tcPr>
          <w:p w14:paraId="776AE47D" w14:textId="6AF2997A" w:rsidR="00F777C2" w:rsidRPr="00B57B36" w:rsidRDefault="00F777C2" w:rsidP="00F777C2">
            <w:pPr>
              <w:pStyle w:val="CETBodytext"/>
              <w:jc w:val="left"/>
              <w:rPr>
                <w:lang w:val="en-GB"/>
              </w:rPr>
            </w:pPr>
            <w:r>
              <w:t>1.</w:t>
            </w:r>
            <w:r w:rsidRPr="00BA695D">
              <w:t>25</w:t>
            </w:r>
          </w:p>
        </w:tc>
        <w:tc>
          <w:tcPr>
            <w:tcW w:w="1842" w:type="dxa"/>
            <w:shd w:val="clear" w:color="auto" w:fill="FFFFFF"/>
            <w:vAlign w:val="center"/>
          </w:tcPr>
          <w:p w14:paraId="5ACC8EA3" w14:textId="77F6C3BF" w:rsidR="00F777C2" w:rsidRPr="00B57B36" w:rsidRDefault="00F777C2" w:rsidP="00F777C2">
            <w:pPr>
              <w:pStyle w:val="CETBodytext"/>
              <w:jc w:val="left"/>
              <w:rPr>
                <w:lang w:val="en-GB"/>
              </w:rPr>
            </w:pPr>
            <w:r>
              <w:t>1.</w:t>
            </w:r>
            <w:r w:rsidRPr="00BA695D">
              <w:t>2</w:t>
            </w:r>
          </w:p>
        </w:tc>
        <w:tc>
          <w:tcPr>
            <w:tcW w:w="1134" w:type="dxa"/>
            <w:shd w:val="clear" w:color="auto" w:fill="FFFFFF"/>
            <w:vAlign w:val="center"/>
          </w:tcPr>
          <w:p w14:paraId="7488ED89" w14:textId="50C05BEA" w:rsidR="00F777C2" w:rsidRPr="00B57B36" w:rsidRDefault="00F777C2" w:rsidP="00F777C2">
            <w:pPr>
              <w:pStyle w:val="CETBodytext"/>
              <w:jc w:val="left"/>
              <w:rPr>
                <w:lang w:val="en-GB"/>
              </w:rPr>
            </w:pPr>
            <w:r>
              <w:t>0.</w:t>
            </w:r>
            <w:r w:rsidRPr="00BA695D">
              <w:t>905</w:t>
            </w:r>
          </w:p>
        </w:tc>
      </w:tr>
      <w:tr w:rsidR="00F777C2" w:rsidRPr="00B57B36" w14:paraId="7331A25F" w14:textId="77777777" w:rsidTr="00F777C2">
        <w:tc>
          <w:tcPr>
            <w:tcW w:w="3119" w:type="dxa"/>
            <w:shd w:val="clear" w:color="auto" w:fill="FFFFFF"/>
            <w:vAlign w:val="center"/>
          </w:tcPr>
          <w:p w14:paraId="587272F6" w14:textId="7E92FEA4" w:rsidR="00F777C2" w:rsidRPr="00B57B36" w:rsidRDefault="00F777C2" w:rsidP="00F777C2">
            <w:pPr>
              <w:pStyle w:val="CETBodytext"/>
              <w:jc w:val="left"/>
              <w:rPr>
                <w:lang w:val="en-GB"/>
              </w:rPr>
            </w:pPr>
            <w:r w:rsidRPr="00BA695D">
              <w:t>Melting point [°C]</w:t>
            </w:r>
          </w:p>
        </w:tc>
        <w:tc>
          <w:tcPr>
            <w:tcW w:w="1276" w:type="dxa"/>
            <w:shd w:val="clear" w:color="auto" w:fill="FFFFFF"/>
            <w:vAlign w:val="center"/>
          </w:tcPr>
          <w:p w14:paraId="39B12939" w14:textId="683FC33A" w:rsidR="00F777C2" w:rsidRPr="00B57B36" w:rsidRDefault="00F777C2" w:rsidP="00F777C2">
            <w:pPr>
              <w:pStyle w:val="CETBodytext"/>
              <w:jc w:val="left"/>
              <w:rPr>
                <w:lang w:val="en-GB"/>
              </w:rPr>
            </w:pPr>
            <w:r w:rsidRPr="00BA695D">
              <w:t>171-182</w:t>
            </w:r>
          </w:p>
        </w:tc>
        <w:tc>
          <w:tcPr>
            <w:tcW w:w="1842" w:type="dxa"/>
            <w:shd w:val="clear" w:color="auto" w:fill="FFFFFF"/>
            <w:vAlign w:val="center"/>
          </w:tcPr>
          <w:p w14:paraId="5C875216" w14:textId="71316667" w:rsidR="00F777C2" w:rsidRPr="00B57B36" w:rsidRDefault="00F777C2" w:rsidP="00F777C2">
            <w:pPr>
              <w:pStyle w:val="CETBodytext"/>
              <w:jc w:val="left"/>
              <w:rPr>
                <w:lang w:val="en-GB"/>
              </w:rPr>
            </w:pPr>
            <w:r w:rsidRPr="00BA695D">
              <w:t>75-172</w:t>
            </w:r>
          </w:p>
        </w:tc>
        <w:tc>
          <w:tcPr>
            <w:tcW w:w="1134" w:type="dxa"/>
            <w:shd w:val="clear" w:color="auto" w:fill="FFFFFF"/>
            <w:vAlign w:val="center"/>
          </w:tcPr>
          <w:p w14:paraId="4E6502CA" w14:textId="0F32718F" w:rsidR="00F777C2" w:rsidRPr="00B57B36" w:rsidRDefault="00F777C2" w:rsidP="00F777C2">
            <w:pPr>
              <w:pStyle w:val="CETBodytext"/>
              <w:jc w:val="left"/>
              <w:rPr>
                <w:lang w:val="en-GB"/>
              </w:rPr>
            </w:pPr>
            <w:r w:rsidRPr="00BA695D">
              <w:t>176</w:t>
            </w:r>
          </w:p>
        </w:tc>
      </w:tr>
      <w:tr w:rsidR="00F777C2" w:rsidRPr="00B57B36" w14:paraId="5AAB5D2F" w14:textId="77777777" w:rsidTr="00F777C2">
        <w:tc>
          <w:tcPr>
            <w:tcW w:w="3119" w:type="dxa"/>
            <w:shd w:val="clear" w:color="auto" w:fill="FFFFFF"/>
            <w:vAlign w:val="center"/>
          </w:tcPr>
          <w:p w14:paraId="62DC2643" w14:textId="7B22BD1F" w:rsidR="00F777C2" w:rsidRPr="00BA695D" w:rsidRDefault="00F777C2" w:rsidP="00F777C2">
            <w:pPr>
              <w:pStyle w:val="CETBodytext"/>
              <w:jc w:val="left"/>
            </w:pPr>
            <w:r w:rsidRPr="00BA695D">
              <w:t>Crystallinity [%]</w:t>
            </w:r>
          </w:p>
        </w:tc>
        <w:tc>
          <w:tcPr>
            <w:tcW w:w="1276" w:type="dxa"/>
            <w:shd w:val="clear" w:color="auto" w:fill="FFFFFF"/>
            <w:vAlign w:val="center"/>
          </w:tcPr>
          <w:p w14:paraId="32B4C0F1" w14:textId="7EBE416C" w:rsidR="00F777C2" w:rsidRPr="00BA695D" w:rsidRDefault="00F777C2" w:rsidP="00F777C2">
            <w:pPr>
              <w:pStyle w:val="CETBodytext"/>
              <w:jc w:val="left"/>
            </w:pPr>
            <w:r w:rsidRPr="00BA695D">
              <w:t>80</w:t>
            </w:r>
          </w:p>
        </w:tc>
        <w:tc>
          <w:tcPr>
            <w:tcW w:w="1842" w:type="dxa"/>
            <w:shd w:val="clear" w:color="auto" w:fill="FFFFFF"/>
            <w:vAlign w:val="center"/>
          </w:tcPr>
          <w:p w14:paraId="5B5AA6E7" w14:textId="63E0D37A" w:rsidR="00F777C2" w:rsidRPr="00BA695D" w:rsidRDefault="00F777C2" w:rsidP="00F777C2">
            <w:pPr>
              <w:pStyle w:val="CETBodytext"/>
              <w:jc w:val="left"/>
            </w:pPr>
            <w:r w:rsidRPr="00BA695D">
              <w:t>55-70</w:t>
            </w:r>
          </w:p>
        </w:tc>
        <w:tc>
          <w:tcPr>
            <w:tcW w:w="1134" w:type="dxa"/>
            <w:shd w:val="clear" w:color="auto" w:fill="FFFFFF"/>
            <w:vAlign w:val="center"/>
          </w:tcPr>
          <w:p w14:paraId="3FC1E574" w14:textId="431DEA47" w:rsidR="00F777C2" w:rsidRPr="00BA695D" w:rsidRDefault="00F777C2" w:rsidP="00F777C2">
            <w:pPr>
              <w:pStyle w:val="CETBodytext"/>
              <w:jc w:val="left"/>
            </w:pPr>
            <w:r w:rsidRPr="00BA695D">
              <w:t>70</w:t>
            </w:r>
          </w:p>
        </w:tc>
      </w:tr>
      <w:tr w:rsidR="00F777C2" w:rsidRPr="00B57B36" w14:paraId="35819312" w14:textId="77777777" w:rsidTr="00F777C2">
        <w:tc>
          <w:tcPr>
            <w:tcW w:w="3119" w:type="dxa"/>
            <w:shd w:val="clear" w:color="auto" w:fill="FFFFFF"/>
            <w:vAlign w:val="center"/>
          </w:tcPr>
          <w:p w14:paraId="7E9A2773" w14:textId="35332753" w:rsidR="00F777C2" w:rsidRPr="00BA695D" w:rsidRDefault="00F777C2" w:rsidP="00F777C2">
            <w:pPr>
              <w:pStyle w:val="CETBodytext"/>
              <w:jc w:val="left"/>
            </w:pPr>
            <w:r>
              <w:t xml:space="preserve">Glass </w:t>
            </w:r>
            <w:r w:rsidRPr="00BA695D">
              <w:t>transition</w:t>
            </w:r>
            <w:r w:rsidR="0053712D">
              <w:t xml:space="preserve"> </w:t>
            </w:r>
            <w:r w:rsidRPr="00BA695D">
              <w:t>temperature [°C]</w:t>
            </w:r>
          </w:p>
        </w:tc>
        <w:tc>
          <w:tcPr>
            <w:tcW w:w="1276" w:type="dxa"/>
            <w:shd w:val="clear" w:color="auto" w:fill="FFFFFF"/>
            <w:vAlign w:val="center"/>
          </w:tcPr>
          <w:p w14:paraId="7AE86614" w14:textId="1839DD00" w:rsidR="00F777C2" w:rsidRPr="00BA695D" w:rsidRDefault="00F777C2" w:rsidP="00F777C2">
            <w:pPr>
              <w:pStyle w:val="CETBodytext"/>
              <w:jc w:val="left"/>
            </w:pPr>
            <w:r w:rsidRPr="00BA695D">
              <w:t>5-10</w:t>
            </w:r>
          </w:p>
        </w:tc>
        <w:tc>
          <w:tcPr>
            <w:tcW w:w="1842" w:type="dxa"/>
            <w:shd w:val="clear" w:color="auto" w:fill="FFFFFF"/>
            <w:vAlign w:val="center"/>
          </w:tcPr>
          <w:p w14:paraId="40A0FE7C" w14:textId="263208A3" w:rsidR="00F777C2" w:rsidRPr="00BA695D" w:rsidRDefault="00246395" w:rsidP="00F777C2">
            <w:pPr>
              <w:pStyle w:val="CETBodytext"/>
              <w:jc w:val="left"/>
            </w:pPr>
            <w:r>
              <w:t>-</w:t>
            </w:r>
            <w:r w:rsidR="00F777C2" w:rsidRPr="00BA695D">
              <w:t>13-8</w:t>
            </w:r>
          </w:p>
        </w:tc>
        <w:tc>
          <w:tcPr>
            <w:tcW w:w="1134" w:type="dxa"/>
            <w:shd w:val="clear" w:color="auto" w:fill="FFFFFF"/>
            <w:vAlign w:val="center"/>
          </w:tcPr>
          <w:p w14:paraId="7B4FA034" w14:textId="715BAC32" w:rsidR="00F777C2" w:rsidRPr="00BA695D" w:rsidRDefault="00F777C2" w:rsidP="00F777C2">
            <w:pPr>
              <w:pStyle w:val="CETBodytext"/>
              <w:jc w:val="left"/>
            </w:pPr>
            <w:r w:rsidRPr="00BA695D">
              <w:t>-10</w:t>
            </w:r>
          </w:p>
        </w:tc>
      </w:tr>
      <w:tr w:rsidR="00F777C2" w:rsidRPr="00B57B36" w14:paraId="51B1613C" w14:textId="77777777" w:rsidTr="00F777C2">
        <w:tc>
          <w:tcPr>
            <w:tcW w:w="3119" w:type="dxa"/>
            <w:shd w:val="clear" w:color="auto" w:fill="FFFFFF"/>
            <w:vAlign w:val="center"/>
          </w:tcPr>
          <w:p w14:paraId="018DE1D1" w14:textId="1CEC2905" w:rsidR="00F777C2" w:rsidRPr="00F777C2" w:rsidRDefault="00F777C2" w:rsidP="00F777C2">
            <w:pPr>
              <w:pStyle w:val="CETBodytext"/>
              <w:jc w:val="left"/>
              <w:rPr>
                <w:lang w:val="it-IT"/>
              </w:rPr>
            </w:pPr>
            <w:r w:rsidRPr="00065FAF">
              <w:rPr>
                <w:lang w:val="it-IT"/>
              </w:rPr>
              <w:t>O</w:t>
            </w:r>
            <w:r w:rsidRPr="00B45ECF">
              <w:rPr>
                <w:vertAlign w:val="subscript"/>
                <w:lang w:val="it-IT"/>
              </w:rPr>
              <w:t>2</w:t>
            </w:r>
            <w:r w:rsidRPr="00065FAF">
              <w:rPr>
                <w:lang w:val="it-IT"/>
              </w:rPr>
              <w:t>-permeability [cm/m</w:t>
            </w:r>
            <w:r w:rsidRPr="00065FAF">
              <w:rPr>
                <w:vertAlign w:val="superscript"/>
                <w:lang w:val="it-IT"/>
              </w:rPr>
              <w:t>2</w:t>
            </w:r>
            <w:r w:rsidRPr="00065FAF">
              <w:rPr>
                <w:lang w:val="it-IT"/>
              </w:rPr>
              <w:t>kPa day]</w:t>
            </w:r>
          </w:p>
        </w:tc>
        <w:tc>
          <w:tcPr>
            <w:tcW w:w="1276" w:type="dxa"/>
            <w:shd w:val="clear" w:color="auto" w:fill="FFFFFF"/>
            <w:vAlign w:val="center"/>
          </w:tcPr>
          <w:p w14:paraId="3B1CCCF8" w14:textId="2AEE5FB6" w:rsidR="00F777C2" w:rsidRPr="00BA695D" w:rsidRDefault="00F777C2" w:rsidP="00F777C2">
            <w:pPr>
              <w:pStyle w:val="CETBodytext"/>
              <w:jc w:val="left"/>
            </w:pPr>
            <w:r>
              <w:t>0.</w:t>
            </w:r>
            <w:r w:rsidRPr="00BA695D">
              <w:t>4</w:t>
            </w:r>
          </w:p>
        </w:tc>
        <w:tc>
          <w:tcPr>
            <w:tcW w:w="1842" w:type="dxa"/>
            <w:shd w:val="clear" w:color="auto" w:fill="FFFFFF"/>
            <w:vAlign w:val="center"/>
          </w:tcPr>
          <w:p w14:paraId="5AF008DB" w14:textId="15DA9A1E" w:rsidR="00F777C2" w:rsidRPr="00BA695D" w:rsidRDefault="00F777C2" w:rsidP="00F777C2">
            <w:pPr>
              <w:pStyle w:val="CETBodytext"/>
              <w:jc w:val="left"/>
            </w:pPr>
            <w:r w:rsidRPr="00BA695D">
              <w:t>n.d.</w:t>
            </w:r>
          </w:p>
        </w:tc>
        <w:tc>
          <w:tcPr>
            <w:tcW w:w="1134" w:type="dxa"/>
            <w:shd w:val="clear" w:color="auto" w:fill="FFFFFF"/>
            <w:vAlign w:val="center"/>
          </w:tcPr>
          <w:p w14:paraId="459098CB" w14:textId="7E5731EF" w:rsidR="00F777C2" w:rsidRPr="00BA695D" w:rsidRDefault="00F777C2" w:rsidP="00F777C2">
            <w:pPr>
              <w:pStyle w:val="CETBodytext"/>
              <w:jc w:val="left"/>
            </w:pPr>
            <w:r w:rsidRPr="00BA695D">
              <w:t>17</w:t>
            </w:r>
          </w:p>
        </w:tc>
      </w:tr>
      <w:tr w:rsidR="00F777C2" w:rsidRPr="00B57B36" w14:paraId="506BE7CF" w14:textId="77777777" w:rsidTr="00F777C2">
        <w:tc>
          <w:tcPr>
            <w:tcW w:w="3119" w:type="dxa"/>
            <w:shd w:val="clear" w:color="auto" w:fill="FFFFFF"/>
            <w:vAlign w:val="center"/>
          </w:tcPr>
          <w:p w14:paraId="3720A5ED" w14:textId="56A8E1F0" w:rsidR="00F777C2" w:rsidRPr="00065FAF" w:rsidRDefault="00F777C2" w:rsidP="00F777C2">
            <w:pPr>
              <w:pStyle w:val="CETBodytext"/>
              <w:jc w:val="left"/>
              <w:rPr>
                <w:lang w:val="it-IT"/>
              </w:rPr>
            </w:pPr>
            <w:r w:rsidRPr="00BA695D">
              <w:t>UV-resistance</w:t>
            </w:r>
          </w:p>
        </w:tc>
        <w:tc>
          <w:tcPr>
            <w:tcW w:w="1276" w:type="dxa"/>
            <w:shd w:val="clear" w:color="auto" w:fill="FFFFFF"/>
            <w:vAlign w:val="center"/>
          </w:tcPr>
          <w:p w14:paraId="7A8A4245" w14:textId="27F0AA0D" w:rsidR="00F777C2" w:rsidRDefault="00F777C2" w:rsidP="00F777C2">
            <w:pPr>
              <w:pStyle w:val="CETBodytext"/>
              <w:jc w:val="left"/>
            </w:pPr>
            <w:r w:rsidRPr="00BA695D">
              <w:t>Good</w:t>
            </w:r>
          </w:p>
        </w:tc>
        <w:tc>
          <w:tcPr>
            <w:tcW w:w="1842" w:type="dxa"/>
            <w:shd w:val="clear" w:color="auto" w:fill="FFFFFF"/>
            <w:vAlign w:val="center"/>
          </w:tcPr>
          <w:p w14:paraId="251D54B8" w14:textId="56B883D9" w:rsidR="00F777C2" w:rsidRPr="00BA695D" w:rsidRDefault="00F777C2" w:rsidP="00F777C2">
            <w:pPr>
              <w:pStyle w:val="CETBodytext"/>
              <w:jc w:val="left"/>
            </w:pPr>
            <w:r w:rsidRPr="00BA695D">
              <w:t>Good</w:t>
            </w:r>
          </w:p>
        </w:tc>
        <w:tc>
          <w:tcPr>
            <w:tcW w:w="1134" w:type="dxa"/>
            <w:shd w:val="clear" w:color="auto" w:fill="FFFFFF"/>
            <w:vAlign w:val="center"/>
          </w:tcPr>
          <w:p w14:paraId="7147CFDD" w14:textId="7FA6EE79" w:rsidR="00F777C2" w:rsidRPr="00BA695D" w:rsidRDefault="00F777C2" w:rsidP="00F777C2">
            <w:pPr>
              <w:pStyle w:val="CETBodytext"/>
              <w:jc w:val="left"/>
            </w:pPr>
            <w:r>
              <w:t>B</w:t>
            </w:r>
            <w:r w:rsidRPr="00BA695D">
              <w:t>ad</w:t>
            </w:r>
          </w:p>
        </w:tc>
      </w:tr>
      <w:tr w:rsidR="00F777C2" w:rsidRPr="00B57B36" w14:paraId="03FF9141" w14:textId="77777777" w:rsidTr="00F777C2">
        <w:tc>
          <w:tcPr>
            <w:tcW w:w="3119" w:type="dxa"/>
            <w:shd w:val="clear" w:color="auto" w:fill="FFFFFF"/>
            <w:vAlign w:val="center"/>
          </w:tcPr>
          <w:p w14:paraId="35B673B4" w14:textId="7E742AAC" w:rsidR="00F777C2" w:rsidRPr="00BA695D" w:rsidRDefault="00F777C2" w:rsidP="00F777C2">
            <w:pPr>
              <w:pStyle w:val="CETBodytext"/>
              <w:jc w:val="left"/>
            </w:pPr>
            <w:r w:rsidRPr="00BA695D">
              <w:t>Resistance to solvents</w:t>
            </w:r>
          </w:p>
        </w:tc>
        <w:tc>
          <w:tcPr>
            <w:tcW w:w="1276" w:type="dxa"/>
            <w:shd w:val="clear" w:color="auto" w:fill="FFFFFF"/>
            <w:vAlign w:val="center"/>
          </w:tcPr>
          <w:p w14:paraId="33819A15" w14:textId="4996144D" w:rsidR="00F777C2" w:rsidRPr="00BA695D" w:rsidRDefault="00F777C2" w:rsidP="00F777C2">
            <w:pPr>
              <w:pStyle w:val="CETBodytext"/>
              <w:jc w:val="left"/>
            </w:pPr>
            <w:r w:rsidRPr="00BA695D">
              <w:t>Bad</w:t>
            </w:r>
          </w:p>
        </w:tc>
        <w:tc>
          <w:tcPr>
            <w:tcW w:w="1842" w:type="dxa"/>
            <w:shd w:val="clear" w:color="auto" w:fill="FFFFFF"/>
            <w:vAlign w:val="center"/>
          </w:tcPr>
          <w:p w14:paraId="0E00F25F" w14:textId="1D95A5B7" w:rsidR="00F777C2" w:rsidRPr="00BA695D" w:rsidRDefault="00F777C2" w:rsidP="00F777C2">
            <w:pPr>
              <w:pStyle w:val="CETBodytext"/>
              <w:jc w:val="left"/>
            </w:pPr>
            <w:r w:rsidRPr="00BA695D">
              <w:t>Bad</w:t>
            </w:r>
          </w:p>
        </w:tc>
        <w:tc>
          <w:tcPr>
            <w:tcW w:w="1134" w:type="dxa"/>
            <w:shd w:val="clear" w:color="auto" w:fill="FFFFFF"/>
            <w:vAlign w:val="center"/>
          </w:tcPr>
          <w:p w14:paraId="555ED8B6" w14:textId="11032BDC" w:rsidR="00F777C2" w:rsidRDefault="00F777C2" w:rsidP="00F777C2">
            <w:pPr>
              <w:pStyle w:val="CETBodytext"/>
              <w:jc w:val="left"/>
            </w:pPr>
            <w:r>
              <w:t>G</w:t>
            </w:r>
            <w:r w:rsidRPr="00BA695D">
              <w:t>ood</w:t>
            </w:r>
          </w:p>
        </w:tc>
      </w:tr>
      <w:tr w:rsidR="00F777C2" w:rsidRPr="00B57B36" w14:paraId="611E880A" w14:textId="77777777" w:rsidTr="00F777C2">
        <w:tc>
          <w:tcPr>
            <w:tcW w:w="3119" w:type="dxa"/>
            <w:shd w:val="clear" w:color="auto" w:fill="FFFFFF"/>
            <w:vAlign w:val="center"/>
          </w:tcPr>
          <w:p w14:paraId="2481FE9B" w14:textId="12B18697" w:rsidR="00F777C2" w:rsidRPr="00BA695D" w:rsidRDefault="00F777C2" w:rsidP="00F777C2">
            <w:pPr>
              <w:pStyle w:val="CETBodytext"/>
              <w:jc w:val="left"/>
            </w:pPr>
            <w:r w:rsidRPr="00BA695D">
              <w:t xml:space="preserve">Tensile </w:t>
            </w:r>
            <w:r w:rsidR="00E35F1E" w:rsidRPr="00BA695D">
              <w:t>streng</w:t>
            </w:r>
            <w:r w:rsidR="00E35F1E">
              <w:t>th</w:t>
            </w:r>
            <w:r w:rsidR="00E35F1E" w:rsidRPr="00BA695D">
              <w:t xml:space="preserve"> </w:t>
            </w:r>
            <w:r w:rsidRPr="00BA695D">
              <w:t>[MPa]</w:t>
            </w:r>
          </w:p>
        </w:tc>
        <w:tc>
          <w:tcPr>
            <w:tcW w:w="1276" w:type="dxa"/>
            <w:shd w:val="clear" w:color="auto" w:fill="FFFFFF"/>
            <w:vAlign w:val="center"/>
          </w:tcPr>
          <w:p w14:paraId="2A114E9C" w14:textId="58D717FC" w:rsidR="00F777C2" w:rsidRPr="00BA695D" w:rsidRDefault="00F777C2" w:rsidP="00F777C2">
            <w:pPr>
              <w:pStyle w:val="CETBodytext"/>
              <w:jc w:val="left"/>
            </w:pPr>
            <w:r w:rsidRPr="00BA695D">
              <w:t>40</w:t>
            </w:r>
          </w:p>
        </w:tc>
        <w:tc>
          <w:tcPr>
            <w:tcW w:w="1842" w:type="dxa"/>
            <w:shd w:val="clear" w:color="auto" w:fill="FFFFFF"/>
            <w:vAlign w:val="center"/>
          </w:tcPr>
          <w:p w14:paraId="75018964" w14:textId="4EBFF5FD" w:rsidR="00F777C2" w:rsidRPr="00BA695D" w:rsidRDefault="00F777C2" w:rsidP="00F777C2">
            <w:pPr>
              <w:pStyle w:val="CETBodytext"/>
              <w:jc w:val="left"/>
            </w:pPr>
            <w:r w:rsidRPr="00BA695D">
              <w:t>25-30</w:t>
            </w:r>
          </w:p>
        </w:tc>
        <w:tc>
          <w:tcPr>
            <w:tcW w:w="1134" w:type="dxa"/>
            <w:shd w:val="clear" w:color="auto" w:fill="FFFFFF"/>
            <w:vAlign w:val="center"/>
          </w:tcPr>
          <w:p w14:paraId="5700AF8C" w14:textId="354CC3C7" w:rsidR="00F777C2" w:rsidRDefault="00F777C2" w:rsidP="00F777C2">
            <w:pPr>
              <w:pStyle w:val="CETBodytext"/>
              <w:jc w:val="left"/>
            </w:pPr>
            <w:r w:rsidRPr="00BA695D">
              <w:t>38</w:t>
            </w:r>
          </w:p>
        </w:tc>
      </w:tr>
      <w:tr w:rsidR="00F777C2" w:rsidRPr="00B57B36" w14:paraId="7150E451" w14:textId="77777777" w:rsidTr="00F777C2">
        <w:tc>
          <w:tcPr>
            <w:tcW w:w="3119" w:type="dxa"/>
            <w:shd w:val="clear" w:color="auto" w:fill="FFFFFF"/>
            <w:vAlign w:val="center"/>
          </w:tcPr>
          <w:p w14:paraId="302121FA" w14:textId="4753E63F" w:rsidR="00F777C2" w:rsidRPr="00BA695D" w:rsidRDefault="00F777C2" w:rsidP="00F777C2">
            <w:pPr>
              <w:pStyle w:val="CETBodytext"/>
              <w:jc w:val="left"/>
            </w:pPr>
            <w:r w:rsidRPr="00BA695D">
              <w:t>Elongation to break [%]</w:t>
            </w:r>
          </w:p>
        </w:tc>
        <w:tc>
          <w:tcPr>
            <w:tcW w:w="1276" w:type="dxa"/>
            <w:shd w:val="clear" w:color="auto" w:fill="FFFFFF"/>
            <w:vAlign w:val="center"/>
          </w:tcPr>
          <w:p w14:paraId="022149FE" w14:textId="78B4CB3C" w:rsidR="00F777C2" w:rsidRPr="00BA695D" w:rsidRDefault="00F777C2" w:rsidP="00F777C2">
            <w:pPr>
              <w:pStyle w:val="CETBodytext"/>
              <w:jc w:val="left"/>
            </w:pPr>
            <w:r w:rsidRPr="00BA695D">
              <w:t>6</w:t>
            </w:r>
          </w:p>
        </w:tc>
        <w:tc>
          <w:tcPr>
            <w:tcW w:w="1842" w:type="dxa"/>
            <w:shd w:val="clear" w:color="auto" w:fill="FFFFFF"/>
            <w:vAlign w:val="center"/>
          </w:tcPr>
          <w:p w14:paraId="52204467" w14:textId="4AE5C085" w:rsidR="00F777C2" w:rsidRPr="00BA695D" w:rsidRDefault="00F777C2" w:rsidP="00F777C2">
            <w:pPr>
              <w:pStyle w:val="CETBodytext"/>
              <w:jc w:val="left"/>
            </w:pPr>
            <w:r w:rsidRPr="00BA695D">
              <w:t>8-1200</w:t>
            </w:r>
          </w:p>
        </w:tc>
        <w:tc>
          <w:tcPr>
            <w:tcW w:w="1134" w:type="dxa"/>
            <w:shd w:val="clear" w:color="auto" w:fill="FFFFFF"/>
            <w:vAlign w:val="center"/>
          </w:tcPr>
          <w:p w14:paraId="3AED06ED" w14:textId="6B1794BE" w:rsidR="00F777C2" w:rsidRPr="00BA695D" w:rsidRDefault="00F777C2" w:rsidP="00F777C2">
            <w:pPr>
              <w:pStyle w:val="CETBodytext"/>
              <w:jc w:val="left"/>
            </w:pPr>
            <w:r w:rsidRPr="00BA695D">
              <w:t>400</w:t>
            </w:r>
          </w:p>
        </w:tc>
      </w:tr>
      <w:tr w:rsidR="00F777C2" w:rsidRPr="00B57B36" w14:paraId="7EA0A729" w14:textId="77777777" w:rsidTr="00F777C2">
        <w:tc>
          <w:tcPr>
            <w:tcW w:w="3119" w:type="dxa"/>
            <w:shd w:val="clear" w:color="auto" w:fill="FFFFFF"/>
            <w:vAlign w:val="center"/>
          </w:tcPr>
          <w:p w14:paraId="2D8FC915" w14:textId="7439CD19" w:rsidR="00F777C2" w:rsidRPr="00BA695D" w:rsidRDefault="00F777C2" w:rsidP="00F777C2">
            <w:pPr>
              <w:pStyle w:val="CETBodytext"/>
              <w:jc w:val="left"/>
            </w:pPr>
            <w:r w:rsidRPr="00BA695D">
              <w:t>Young’s modulus</w:t>
            </w:r>
          </w:p>
        </w:tc>
        <w:tc>
          <w:tcPr>
            <w:tcW w:w="1276" w:type="dxa"/>
            <w:shd w:val="clear" w:color="auto" w:fill="FFFFFF"/>
            <w:vAlign w:val="center"/>
          </w:tcPr>
          <w:p w14:paraId="0021E7A0" w14:textId="687E2600" w:rsidR="00F777C2" w:rsidRPr="00BA695D" w:rsidRDefault="00F777C2" w:rsidP="00F777C2">
            <w:pPr>
              <w:pStyle w:val="CETBodytext"/>
              <w:jc w:val="left"/>
            </w:pPr>
            <w:r>
              <w:t>3.</w:t>
            </w:r>
            <w:r w:rsidRPr="00BA695D">
              <w:t>5</w:t>
            </w:r>
          </w:p>
        </w:tc>
        <w:tc>
          <w:tcPr>
            <w:tcW w:w="1842" w:type="dxa"/>
            <w:shd w:val="clear" w:color="auto" w:fill="FFFFFF"/>
            <w:vAlign w:val="center"/>
          </w:tcPr>
          <w:p w14:paraId="4A84B9D2" w14:textId="77777777" w:rsidR="00F777C2" w:rsidRDefault="00F777C2" w:rsidP="00F777C2">
            <w:pPr>
              <w:jc w:val="left"/>
            </w:pPr>
            <w:r>
              <w:t xml:space="preserve">2.9 (3%HV); </w:t>
            </w:r>
          </w:p>
          <w:p w14:paraId="2FBF930F" w14:textId="60D995BD" w:rsidR="00F777C2" w:rsidRPr="00BA695D" w:rsidRDefault="00F777C2" w:rsidP="00F777C2">
            <w:pPr>
              <w:pStyle w:val="CETBodytext"/>
              <w:jc w:val="left"/>
            </w:pPr>
            <w:r>
              <w:t>0.</w:t>
            </w:r>
            <w:r w:rsidRPr="00BA695D">
              <w:t>7 (25%3HV)</w:t>
            </w:r>
          </w:p>
        </w:tc>
        <w:tc>
          <w:tcPr>
            <w:tcW w:w="1134" w:type="dxa"/>
            <w:shd w:val="clear" w:color="auto" w:fill="FFFFFF"/>
            <w:vAlign w:val="center"/>
          </w:tcPr>
          <w:p w14:paraId="63796730" w14:textId="16525572" w:rsidR="00F777C2" w:rsidRPr="00BA695D" w:rsidRDefault="00F777C2" w:rsidP="00F777C2">
            <w:pPr>
              <w:pStyle w:val="CETBodytext"/>
              <w:jc w:val="left"/>
            </w:pPr>
            <w:r>
              <w:t>1.</w:t>
            </w:r>
            <w:r w:rsidRPr="00BA695D">
              <w:t>7</w:t>
            </w:r>
          </w:p>
        </w:tc>
      </w:tr>
      <w:tr w:rsidR="00F777C2" w:rsidRPr="00B57B36" w14:paraId="63F34CF7" w14:textId="77777777" w:rsidTr="00F777C2">
        <w:tc>
          <w:tcPr>
            <w:tcW w:w="3119" w:type="dxa"/>
            <w:shd w:val="clear" w:color="auto" w:fill="FFFFFF"/>
            <w:vAlign w:val="center"/>
          </w:tcPr>
          <w:p w14:paraId="10F65260" w14:textId="07DC7FCB" w:rsidR="00F777C2" w:rsidRPr="00BA695D" w:rsidRDefault="00F777C2" w:rsidP="00F777C2">
            <w:pPr>
              <w:pStyle w:val="CETBodytext"/>
              <w:jc w:val="left"/>
            </w:pPr>
            <w:r w:rsidRPr="00BA695D">
              <w:t>Biodegradability</w:t>
            </w:r>
          </w:p>
        </w:tc>
        <w:tc>
          <w:tcPr>
            <w:tcW w:w="1276" w:type="dxa"/>
            <w:shd w:val="clear" w:color="auto" w:fill="FFFFFF"/>
            <w:vAlign w:val="center"/>
          </w:tcPr>
          <w:p w14:paraId="54C2ED03" w14:textId="311F3CFA" w:rsidR="00F777C2" w:rsidRDefault="00F777C2" w:rsidP="00F777C2">
            <w:pPr>
              <w:pStyle w:val="CETBodytext"/>
              <w:jc w:val="left"/>
            </w:pPr>
            <w:r w:rsidRPr="00BA695D">
              <w:t>Yes</w:t>
            </w:r>
          </w:p>
        </w:tc>
        <w:tc>
          <w:tcPr>
            <w:tcW w:w="1842" w:type="dxa"/>
            <w:shd w:val="clear" w:color="auto" w:fill="FFFFFF"/>
            <w:vAlign w:val="center"/>
          </w:tcPr>
          <w:p w14:paraId="550B7883" w14:textId="16731F6F" w:rsidR="00F777C2" w:rsidRDefault="00F777C2" w:rsidP="00F777C2">
            <w:pPr>
              <w:jc w:val="left"/>
            </w:pPr>
            <w:r>
              <w:t>Y</w:t>
            </w:r>
            <w:r w:rsidRPr="00BA695D">
              <w:t>es</w:t>
            </w:r>
          </w:p>
        </w:tc>
        <w:tc>
          <w:tcPr>
            <w:tcW w:w="1134" w:type="dxa"/>
            <w:shd w:val="clear" w:color="auto" w:fill="FFFFFF"/>
            <w:vAlign w:val="center"/>
          </w:tcPr>
          <w:p w14:paraId="341B0D10" w14:textId="5989AC48" w:rsidR="00F777C2" w:rsidRDefault="00F777C2" w:rsidP="00F777C2">
            <w:pPr>
              <w:pStyle w:val="CETBodytext"/>
              <w:jc w:val="left"/>
            </w:pPr>
            <w:r>
              <w:t>N</w:t>
            </w:r>
            <w:r w:rsidRPr="00BA695D">
              <w:t>o</w:t>
            </w:r>
          </w:p>
        </w:tc>
      </w:tr>
    </w:tbl>
    <w:p w14:paraId="649789BD" w14:textId="77777777" w:rsidR="00F777C2" w:rsidRDefault="00F777C2" w:rsidP="00567BBF">
      <w:pPr>
        <w:pStyle w:val="Paragrafoelenco"/>
        <w:ind w:left="0"/>
      </w:pPr>
    </w:p>
    <w:p w14:paraId="5741900F" w14:textId="196E2EA8" w:rsidR="00453E24" w:rsidRDefault="00670F26" w:rsidP="006C1AC6">
      <w:pPr>
        <w:pStyle w:val="CETHeading1"/>
      </w:pPr>
      <w:r>
        <w:t>Simulation strategy</w:t>
      </w:r>
    </w:p>
    <w:p w14:paraId="1EC420D2" w14:textId="71F96BEF" w:rsidR="00A4279F" w:rsidRDefault="00670F26" w:rsidP="00453E24">
      <w:pPr>
        <w:pStyle w:val="CETBodytext"/>
      </w:pPr>
      <w:r>
        <w:t xml:space="preserve">The process to produce PHB-co-HV was simulated in </w:t>
      </w:r>
      <w:r w:rsidRPr="00670F26">
        <w:rPr>
          <w:i/>
          <w:iCs/>
        </w:rPr>
        <w:t>AspenPlus</w:t>
      </w:r>
      <w:r>
        <w:t xml:space="preserve"> using two reactors</w:t>
      </w:r>
      <w:r w:rsidR="00A4279F">
        <w:t xml:space="preserve"> </w:t>
      </w:r>
      <w:r w:rsidR="006C1AC6">
        <w:t xml:space="preserve">with a working volume </w:t>
      </w:r>
      <w:r w:rsidR="00A4279F">
        <w:t>of 1</w:t>
      </w:r>
      <w:r w:rsidR="00984FDD">
        <w:t xml:space="preserve"> </w:t>
      </w:r>
      <w:r w:rsidR="00A4279F">
        <w:t>m</w:t>
      </w:r>
      <w:r w:rsidR="00A4279F" w:rsidRPr="00A4279F">
        <w:rPr>
          <w:vertAlign w:val="superscript"/>
        </w:rPr>
        <w:t>3</w:t>
      </w:r>
      <w:r>
        <w:t xml:space="preserve">, in which the liquid represented the batch charge and a gas stream containing methane was </w:t>
      </w:r>
      <w:r w:rsidR="00B75D8A">
        <w:t>diffused</w:t>
      </w:r>
      <w:r>
        <w:t xml:space="preserve"> continuously</w:t>
      </w:r>
      <w:r w:rsidR="00B75D8A">
        <w:t xml:space="preserve"> in the form of small bubbles (d</w:t>
      </w:r>
      <w:r w:rsidR="00B75D8A" w:rsidRPr="00B75D8A">
        <w:rPr>
          <w:vertAlign w:val="subscript"/>
        </w:rPr>
        <w:t>b</w:t>
      </w:r>
      <w:r w:rsidR="005F3734">
        <w:rPr>
          <w:rFonts w:cs="Arial"/>
        </w:rPr>
        <w:t>≈</w:t>
      </w:r>
      <w:r w:rsidR="00B75D8A">
        <w:t>10mm)</w:t>
      </w:r>
      <w:r w:rsidR="00787D7F">
        <w:t xml:space="preserve"> at a superficial gas velocity </w:t>
      </w:r>
      <w:r w:rsidR="00B45ECF">
        <w:t>(U</w:t>
      </w:r>
      <w:r w:rsidR="00B45ECF" w:rsidRPr="00B45ECF">
        <w:rPr>
          <w:vertAlign w:val="subscript"/>
        </w:rPr>
        <w:t>g</w:t>
      </w:r>
      <w:r w:rsidR="00B45ECF">
        <w:t xml:space="preserve">) of </w:t>
      </w:r>
      <w:r w:rsidR="00787D7F">
        <w:t>0.</w:t>
      </w:r>
      <w:r w:rsidR="0068421A">
        <w:t>0</w:t>
      </w:r>
      <w:r w:rsidR="00787D7F">
        <w:t>2 ms</w:t>
      </w:r>
      <w:r w:rsidR="00787D7F" w:rsidRPr="00787D7F">
        <w:rPr>
          <w:vertAlign w:val="superscript"/>
        </w:rPr>
        <w:t>-1</w:t>
      </w:r>
      <w:r>
        <w:t xml:space="preserve">. </w:t>
      </w:r>
      <w:r w:rsidR="00A4279F">
        <w:t>A gas recirculation unit operating at a recycling ratio</w:t>
      </w:r>
      <w:r w:rsidR="005F3734">
        <w:t xml:space="preserve"> (RR)</w:t>
      </w:r>
      <w:r w:rsidR="00A4279F">
        <w:t xml:space="preserve"> of 5</w:t>
      </w:r>
      <w:r w:rsidR="00C9548F">
        <w:t xml:space="preserve">, i.e. the ratio </w:t>
      </w:r>
      <w:r w:rsidR="004039C4">
        <w:t>between</w:t>
      </w:r>
      <w:r w:rsidR="00C9548F">
        <w:t xml:space="preserve"> the recycled flow rate </w:t>
      </w:r>
      <w:r w:rsidR="004039C4">
        <w:t xml:space="preserve">and </w:t>
      </w:r>
      <w:r w:rsidR="00C9548F">
        <w:t>the initial fresh gas fe</w:t>
      </w:r>
      <w:r w:rsidR="00E35F1E">
        <w:t>d</w:t>
      </w:r>
      <w:r w:rsidR="00C9548F">
        <w:t>,</w:t>
      </w:r>
      <w:r w:rsidR="00A4279F">
        <w:t xml:space="preserve"> was also implemented</w:t>
      </w:r>
      <w:r w:rsidR="001012FA">
        <w:t xml:space="preserve"> (Figure 1)</w:t>
      </w:r>
      <w:r w:rsidR="00A4279F">
        <w:t xml:space="preserve">. </w:t>
      </w:r>
    </w:p>
    <w:p w14:paraId="0C5C1696" w14:textId="77777777" w:rsidR="00DE4392" w:rsidRDefault="00DE4392" w:rsidP="00453E24">
      <w:pPr>
        <w:pStyle w:val="CETBodytext"/>
      </w:pPr>
    </w:p>
    <w:p w14:paraId="68FF02F2" w14:textId="0C94614C" w:rsidR="00DE4392" w:rsidRDefault="00DE4392" w:rsidP="00453E24">
      <w:pPr>
        <w:pStyle w:val="CETBodytext"/>
      </w:pPr>
      <w:r>
        <w:rPr>
          <w:noProof/>
          <w:lang w:val="es-ES" w:eastAsia="es-ES"/>
        </w:rPr>
        <w:drawing>
          <wp:inline distT="0" distB="0" distL="0" distR="0" wp14:anchorId="0A24407A" wp14:editId="46A43107">
            <wp:extent cx="2100331" cy="22741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48897" cy="2326740"/>
                    </a:xfrm>
                    <a:prstGeom prst="rect">
                      <a:avLst/>
                    </a:prstGeom>
                  </pic:spPr>
                </pic:pic>
              </a:graphicData>
            </a:graphic>
          </wp:inline>
        </w:drawing>
      </w:r>
    </w:p>
    <w:p w14:paraId="52EFCF4D" w14:textId="428BFA07" w:rsidR="00DE4392" w:rsidRDefault="00DE4392" w:rsidP="00DE4392">
      <w:pPr>
        <w:pStyle w:val="CETCaption"/>
        <w:rPr>
          <w:rStyle w:val="CETCaptionCarattere"/>
          <w:i/>
        </w:rPr>
      </w:pPr>
      <w:r w:rsidRPr="00BD077D">
        <w:rPr>
          <w:rStyle w:val="CETCaptionCarattere"/>
          <w:i/>
        </w:rPr>
        <w:t xml:space="preserve">Figure 1: </w:t>
      </w:r>
      <w:r>
        <w:rPr>
          <w:rStyle w:val="CETCaptionCarattere"/>
          <w:i/>
        </w:rPr>
        <w:t>Main simulation flowsheet</w:t>
      </w:r>
    </w:p>
    <w:p w14:paraId="4785A900" w14:textId="43763330" w:rsidR="00DE4392" w:rsidRDefault="00DE4392" w:rsidP="00DE4392">
      <w:pPr>
        <w:pStyle w:val="CETBodytext"/>
      </w:pPr>
      <w:r>
        <w:lastRenderedPageBreak/>
        <w:t xml:space="preserve">The strategy </w:t>
      </w:r>
      <w:r w:rsidR="00663493">
        <w:t xml:space="preserve">implemented </w:t>
      </w:r>
      <w:r>
        <w:t xml:space="preserve">in this work consisted </w:t>
      </w:r>
      <w:r w:rsidR="00AC6897">
        <w:t xml:space="preserve">of </w:t>
      </w:r>
      <w:r>
        <w:t>the growth of a mixed Type II-dominated methanotrophic culture (Step I), followed by the accumulation of the polymeric granules into the cells under nutrient starvation (Step II). Since the yield of the process depends on biomass metabolism and the transfer rate of oxygen and methane to the liquid phase, both the kinetic constant and the gas-liquid mass transfer coefficients were estimated</w:t>
      </w:r>
      <w:r w:rsidR="00C9548F">
        <w:t>.</w:t>
      </w:r>
    </w:p>
    <w:p w14:paraId="50B61EC7" w14:textId="77777777" w:rsidR="006C1AC6" w:rsidRDefault="006C1AC6" w:rsidP="00453E24">
      <w:pPr>
        <w:pStyle w:val="CETBodytext"/>
      </w:pPr>
    </w:p>
    <w:p w14:paraId="0636B784" w14:textId="696AAE7A" w:rsidR="00453E24" w:rsidRDefault="00886ADE" w:rsidP="00453E24">
      <w:pPr>
        <w:pStyle w:val="CETheadingx"/>
      </w:pPr>
      <w:r>
        <w:t>B</w:t>
      </w:r>
      <w:r w:rsidR="00670F26">
        <w:t>iomass growth</w:t>
      </w:r>
    </w:p>
    <w:p w14:paraId="344E8204" w14:textId="3833D59A" w:rsidR="006852B1" w:rsidRDefault="005664F5" w:rsidP="006852B1">
      <w:pPr>
        <w:pStyle w:val="CETBodytext"/>
      </w:pPr>
      <w:r>
        <w:t xml:space="preserve">During the growth of </w:t>
      </w:r>
      <w:r w:rsidR="00787D7F">
        <w:t>the mixed methanotrophic culture</w:t>
      </w:r>
      <w:r>
        <w:t xml:space="preserve">, </w:t>
      </w:r>
      <w:r w:rsidR="006852B1">
        <w:t xml:space="preserve">an </w:t>
      </w:r>
      <w:r w:rsidR="00AC6897">
        <w:t>ammonia-</w:t>
      </w:r>
      <w:r w:rsidR="006852B1">
        <w:t xml:space="preserve">based mineral salt medium </w:t>
      </w:r>
      <w:r>
        <w:t xml:space="preserve">was </w:t>
      </w:r>
      <w:r w:rsidR="00663493">
        <w:t>used</w:t>
      </w:r>
      <w:r w:rsidR="00AC6897">
        <w:t>,</w:t>
      </w:r>
      <w:r>
        <w:t xml:space="preserve"> and a gas stream containing methane</w:t>
      </w:r>
      <w:r w:rsidR="00A4279F">
        <w:t xml:space="preserve"> and</w:t>
      </w:r>
      <w:r>
        <w:t xml:space="preserve"> oxygen </w:t>
      </w:r>
      <w:r w:rsidR="00A4279F">
        <w:t>(1:2</w:t>
      </w:r>
      <w:r w:rsidR="00787D7F">
        <w:t xml:space="preserve"> v/v%</w:t>
      </w:r>
      <w:r w:rsidR="00A4279F">
        <w:t xml:space="preserve">) </w:t>
      </w:r>
      <w:r>
        <w:t>was fed to the reactor (</w:t>
      </w:r>
      <w:r w:rsidR="00C603F8">
        <w:t>Table</w:t>
      </w:r>
      <w:r>
        <w:t xml:space="preserve"> </w:t>
      </w:r>
      <w:r w:rsidR="00C603F8">
        <w:t>1</w:t>
      </w:r>
      <w:r>
        <w:t xml:space="preserve">). </w:t>
      </w:r>
      <w:r w:rsidR="00291177">
        <w:t>T</w:t>
      </w:r>
      <w:r w:rsidR="00AC6897">
        <w:t>he t</w:t>
      </w:r>
      <w:r w:rsidR="00291177">
        <w:t xml:space="preserve">emperature was set </w:t>
      </w:r>
      <w:r w:rsidR="00A66051">
        <w:t>at</w:t>
      </w:r>
      <w:r w:rsidR="00291177">
        <w:t xml:space="preserve"> </w:t>
      </w:r>
      <w:r w:rsidR="00A4279F">
        <w:t>27</w:t>
      </w:r>
      <w:r w:rsidR="00AC6897">
        <w:t xml:space="preserve"> </w:t>
      </w:r>
      <w:r w:rsidR="00291177">
        <w:t>°C and pressure at 1</w:t>
      </w:r>
      <w:r w:rsidR="00AC6897">
        <w:t xml:space="preserve"> </w:t>
      </w:r>
      <w:r w:rsidR="00291177">
        <w:t>bar</w:t>
      </w:r>
      <w:r w:rsidR="00787D7F">
        <w:t>; the duration of the process was assumed to be 96</w:t>
      </w:r>
      <w:r w:rsidR="00AC6897">
        <w:t xml:space="preserve"> </w:t>
      </w:r>
      <w:r w:rsidR="00787D7F">
        <w:t>h</w:t>
      </w:r>
      <w:r w:rsidR="00291177">
        <w:t>.</w:t>
      </w:r>
    </w:p>
    <w:p w14:paraId="68DFC663" w14:textId="130E80F8" w:rsidR="00ED06E4" w:rsidRDefault="00ED06E4" w:rsidP="00ED06E4">
      <w:pPr>
        <w:pStyle w:val="CETTabletitle"/>
      </w:pPr>
      <w:r w:rsidRPr="00B57B36">
        <w:t xml:space="preserve">Table </w:t>
      </w:r>
      <w:r w:rsidR="00750910">
        <w:t>2</w:t>
      </w:r>
      <w:r w:rsidRPr="00B57B36">
        <w:t xml:space="preserve">: </w:t>
      </w:r>
      <w:r>
        <w:t>Description of the growth unit streams</w:t>
      </w:r>
      <w:r w:rsidR="005F3734">
        <w:t>.</w:t>
      </w:r>
    </w:p>
    <w:tbl>
      <w:tblPr>
        <w:tblW w:w="836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40"/>
        <w:gridCol w:w="146"/>
        <w:gridCol w:w="1122"/>
        <w:gridCol w:w="1824"/>
        <w:gridCol w:w="1509"/>
        <w:gridCol w:w="1423"/>
      </w:tblGrid>
      <w:tr w:rsidR="00930301" w:rsidRPr="00B57B36" w14:paraId="4873859E" w14:textId="77777777" w:rsidTr="008B276D">
        <w:trPr>
          <w:trHeight w:val="362"/>
        </w:trPr>
        <w:tc>
          <w:tcPr>
            <w:tcW w:w="2258" w:type="dxa"/>
            <w:tcBorders>
              <w:top w:val="single" w:sz="12" w:space="0" w:color="008000"/>
              <w:bottom w:val="single" w:sz="6" w:space="0" w:color="008000"/>
            </w:tcBorders>
            <w:shd w:val="clear" w:color="auto" w:fill="FFFFFF"/>
          </w:tcPr>
          <w:p w14:paraId="42D968BE" w14:textId="6E0AFFDD" w:rsidR="00ED06E4" w:rsidRPr="00B57B36" w:rsidRDefault="00ED06E4" w:rsidP="00A82292">
            <w:pPr>
              <w:pStyle w:val="CETBodytext"/>
              <w:jc w:val="left"/>
              <w:rPr>
                <w:lang w:val="en-GB"/>
              </w:rPr>
            </w:pPr>
            <w:r>
              <w:rPr>
                <w:lang w:val="en-GB"/>
              </w:rPr>
              <w:t>Growth reactor</w:t>
            </w:r>
          </w:p>
        </w:tc>
        <w:tc>
          <w:tcPr>
            <w:tcW w:w="152" w:type="dxa"/>
            <w:tcBorders>
              <w:top w:val="single" w:sz="12" w:space="0" w:color="008000"/>
              <w:bottom w:val="single" w:sz="6" w:space="0" w:color="008000"/>
            </w:tcBorders>
            <w:shd w:val="clear" w:color="auto" w:fill="FFFFFF"/>
          </w:tcPr>
          <w:p w14:paraId="2994153F" w14:textId="77777777" w:rsidR="00ED06E4" w:rsidRPr="00B57B36" w:rsidRDefault="00ED06E4" w:rsidP="00A82292">
            <w:pPr>
              <w:pStyle w:val="CETBodytext"/>
              <w:jc w:val="left"/>
              <w:rPr>
                <w:lang w:val="en-GB"/>
              </w:rPr>
            </w:pPr>
          </w:p>
        </w:tc>
        <w:tc>
          <w:tcPr>
            <w:tcW w:w="1134" w:type="dxa"/>
            <w:tcBorders>
              <w:top w:val="single" w:sz="12" w:space="0" w:color="008000"/>
              <w:bottom w:val="single" w:sz="6" w:space="0" w:color="008000"/>
            </w:tcBorders>
            <w:shd w:val="clear" w:color="auto" w:fill="FFFFFF"/>
          </w:tcPr>
          <w:p w14:paraId="30FFCBA8" w14:textId="0C689DB4" w:rsidR="00ED06E4" w:rsidRPr="00B57B36" w:rsidRDefault="00ED06E4" w:rsidP="00A82292">
            <w:pPr>
              <w:pStyle w:val="CETBodytext"/>
              <w:jc w:val="left"/>
              <w:rPr>
                <w:lang w:val="en-GB"/>
              </w:rPr>
            </w:pPr>
            <w:r>
              <w:rPr>
                <w:lang w:val="en-GB"/>
              </w:rPr>
              <w:t>G</w:t>
            </w:r>
            <w:r w:rsidRPr="00ED06E4">
              <w:rPr>
                <w:vertAlign w:val="subscript"/>
                <w:lang w:val="en-GB"/>
              </w:rPr>
              <w:t>BIOMASS</w:t>
            </w:r>
            <w:r>
              <w:rPr>
                <w:lang w:val="en-GB"/>
              </w:rPr>
              <w:t>-in</w:t>
            </w:r>
          </w:p>
        </w:tc>
        <w:tc>
          <w:tcPr>
            <w:tcW w:w="1843" w:type="dxa"/>
            <w:tcBorders>
              <w:top w:val="single" w:sz="12" w:space="0" w:color="008000"/>
              <w:bottom w:val="single" w:sz="6" w:space="0" w:color="008000"/>
            </w:tcBorders>
            <w:shd w:val="clear" w:color="auto" w:fill="FFFFFF"/>
          </w:tcPr>
          <w:p w14:paraId="6034C798" w14:textId="04958E91" w:rsidR="00ED06E4" w:rsidRPr="00B57B36" w:rsidRDefault="00ED06E4" w:rsidP="00A82292">
            <w:pPr>
              <w:pStyle w:val="CETBodytext"/>
              <w:jc w:val="left"/>
              <w:rPr>
                <w:lang w:val="en-GB"/>
              </w:rPr>
            </w:pPr>
            <w:r>
              <w:rPr>
                <w:lang w:val="en-GB"/>
              </w:rPr>
              <w:t>L</w:t>
            </w:r>
            <w:r w:rsidRPr="00ED06E4">
              <w:rPr>
                <w:vertAlign w:val="subscript"/>
                <w:lang w:val="en-GB"/>
              </w:rPr>
              <w:t>BIOMASS</w:t>
            </w:r>
            <w:r>
              <w:rPr>
                <w:lang w:val="en-GB"/>
              </w:rPr>
              <w:t>-in</w:t>
            </w:r>
          </w:p>
        </w:tc>
        <w:tc>
          <w:tcPr>
            <w:tcW w:w="1534" w:type="dxa"/>
            <w:tcBorders>
              <w:top w:val="single" w:sz="12" w:space="0" w:color="008000"/>
              <w:bottom w:val="single" w:sz="6" w:space="0" w:color="008000"/>
            </w:tcBorders>
            <w:shd w:val="clear" w:color="auto" w:fill="FFFFFF"/>
          </w:tcPr>
          <w:p w14:paraId="63D9EAB5" w14:textId="5207814E" w:rsidR="00ED06E4" w:rsidRPr="00B57B36" w:rsidRDefault="00ED06E4" w:rsidP="00A82292">
            <w:pPr>
              <w:pStyle w:val="CETBodytext"/>
              <w:ind w:right="-1"/>
              <w:jc w:val="left"/>
              <w:rPr>
                <w:rFonts w:cs="Arial"/>
                <w:szCs w:val="18"/>
                <w:lang w:val="en-GB"/>
              </w:rPr>
            </w:pPr>
            <w:r>
              <w:rPr>
                <w:rFonts w:cs="Arial"/>
                <w:szCs w:val="18"/>
                <w:lang w:val="en-GB"/>
              </w:rPr>
              <w:t>G</w:t>
            </w:r>
            <w:r w:rsidRPr="00ED06E4">
              <w:rPr>
                <w:vertAlign w:val="subscript"/>
                <w:lang w:val="en-GB"/>
              </w:rPr>
              <w:t>BIOMASS</w:t>
            </w:r>
            <w:r>
              <w:rPr>
                <w:rFonts w:cs="Arial"/>
                <w:szCs w:val="18"/>
                <w:lang w:val="en-GB"/>
              </w:rPr>
              <w:t>-out</w:t>
            </w:r>
          </w:p>
        </w:tc>
        <w:tc>
          <w:tcPr>
            <w:tcW w:w="1443" w:type="dxa"/>
            <w:tcBorders>
              <w:top w:val="single" w:sz="12" w:space="0" w:color="008000"/>
              <w:bottom w:val="single" w:sz="6" w:space="0" w:color="008000"/>
            </w:tcBorders>
            <w:shd w:val="clear" w:color="auto" w:fill="FFFFFF"/>
          </w:tcPr>
          <w:p w14:paraId="3A0E0F73" w14:textId="25AE2BC3" w:rsidR="00ED06E4" w:rsidRPr="00B57B36" w:rsidRDefault="00ED06E4" w:rsidP="00A82292">
            <w:pPr>
              <w:pStyle w:val="CETBodytext"/>
              <w:ind w:right="-1"/>
              <w:rPr>
                <w:rFonts w:cs="Arial"/>
                <w:szCs w:val="18"/>
                <w:lang w:val="en-GB"/>
              </w:rPr>
            </w:pPr>
            <w:r>
              <w:rPr>
                <w:rFonts w:cs="Arial"/>
                <w:szCs w:val="18"/>
                <w:lang w:val="en-GB"/>
              </w:rPr>
              <w:t>L</w:t>
            </w:r>
            <w:r w:rsidRPr="00ED06E4">
              <w:rPr>
                <w:vertAlign w:val="subscript"/>
                <w:lang w:val="en-GB"/>
              </w:rPr>
              <w:t>BIOMASS</w:t>
            </w:r>
            <w:r>
              <w:rPr>
                <w:rFonts w:cs="Arial"/>
                <w:szCs w:val="18"/>
                <w:lang w:val="en-GB"/>
              </w:rPr>
              <w:t>-out</w:t>
            </w:r>
          </w:p>
        </w:tc>
      </w:tr>
      <w:tr w:rsidR="00930301" w:rsidRPr="00B57B36" w14:paraId="56DACB9A" w14:textId="77777777" w:rsidTr="008B276D">
        <w:tc>
          <w:tcPr>
            <w:tcW w:w="2258" w:type="dxa"/>
            <w:vMerge w:val="restart"/>
            <w:shd w:val="clear" w:color="auto" w:fill="FFFFFF"/>
          </w:tcPr>
          <w:p w14:paraId="12D9EC3F" w14:textId="560AF9C2" w:rsidR="00ED06E4" w:rsidRPr="00B57B36" w:rsidRDefault="00930301" w:rsidP="00A82292">
            <w:pPr>
              <w:pStyle w:val="CETBodytext"/>
              <w:jc w:val="left"/>
              <w:rPr>
                <w:lang w:val="en-GB"/>
              </w:rPr>
            </w:pPr>
            <w:r>
              <w:rPr>
                <w:noProof/>
                <w:lang w:val="es-ES" w:eastAsia="es-ES"/>
              </w:rPr>
              <w:drawing>
                <wp:inline distT="0" distB="0" distL="0" distR="0" wp14:anchorId="7E1C5EFD" wp14:editId="6F17A8D5">
                  <wp:extent cx="1485900" cy="1455659"/>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574" b="-4"/>
                          <a:stretch/>
                        </pic:blipFill>
                        <pic:spPr bwMode="auto">
                          <a:xfrm>
                            <a:off x="0" y="0"/>
                            <a:ext cx="1498201" cy="1467710"/>
                          </a:xfrm>
                          <a:prstGeom prst="rect">
                            <a:avLst/>
                          </a:prstGeom>
                          <a:ln>
                            <a:noFill/>
                          </a:ln>
                          <a:extLst>
                            <a:ext uri="{53640926-AAD7-44D8-BBD7-CCE9431645EC}">
                              <a14:shadowObscured xmlns:a14="http://schemas.microsoft.com/office/drawing/2010/main"/>
                            </a:ext>
                          </a:extLst>
                        </pic:spPr>
                      </pic:pic>
                    </a:graphicData>
                  </a:graphic>
                </wp:inline>
              </w:drawing>
            </w:r>
          </w:p>
        </w:tc>
        <w:tc>
          <w:tcPr>
            <w:tcW w:w="152" w:type="dxa"/>
            <w:shd w:val="clear" w:color="auto" w:fill="FFFFFF"/>
          </w:tcPr>
          <w:p w14:paraId="4D48EB4D" w14:textId="77777777" w:rsidR="00ED06E4" w:rsidRPr="00B57B36" w:rsidRDefault="00ED06E4" w:rsidP="00A82292">
            <w:pPr>
              <w:pStyle w:val="CETBodytext"/>
              <w:jc w:val="left"/>
              <w:rPr>
                <w:lang w:val="en-GB"/>
              </w:rPr>
            </w:pPr>
          </w:p>
        </w:tc>
        <w:tc>
          <w:tcPr>
            <w:tcW w:w="1134" w:type="dxa"/>
            <w:vMerge w:val="restart"/>
            <w:shd w:val="clear" w:color="auto" w:fill="FFFFFF"/>
          </w:tcPr>
          <w:p w14:paraId="0177CE94" w14:textId="73866B89" w:rsidR="00ED06E4" w:rsidRPr="00B57B36" w:rsidRDefault="00ED06E4" w:rsidP="00A82292">
            <w:pPr>
              <w:pStyle w:val="CETBodytext"/>
              <w:jc w:val="left"/>
              <w:rPr>
                <w:lang w:val="en-GB"/>
              </w:rPr>
            </w:pPr>
            <w:r>
              <w:rPr>
                <w:lang w:val="en-GB"/>
              </w:rPr>
              <w:t>CH</w:t>
            </w:r>
            <w:r w:rsidRPr="00ED06E4">
              <w:rPr>
                <w:vertAlign w:val="subscript"/>
                <w:lang w:val="en-GB"/>
              </w:rPr>
              <w:t>4</w:t>
            </w:r>
            <w:r>
              <w:rPr>
                <w:lang w:val="en-GB"/>
              </w:rPr>
              <w:t>, O</w:t>
            </w:r>
            <w:r w:rsidRPr="00ED06E4">
              <w:rPr>
                <w:vertAlign w:val="subscript"/>
                <w:lang w:val="en-GB"/>
              </w:rPr>
              <w:t>2</w:t>
            </w:r>
          </w:p>
        </w:tc>
        <w:tc>
          <w:tcPr>
            <w:tcW w:w="1843" w:type="dxa"/>
            <w:shd w:val="clear" w:color="auto" w:fill="FFFFFF"/>
          </w:tcPr>
          <w:p w14:paraId="6C3CC2EE" w14:textId="080F68A2" w:rsidR="00ED06E4" w:rsidRPr="00B57B36" w:rsidRDefault="00ED06E4" w:rsidP="00A82292">
            <w:pPr>
              <w:pStyle w:val="CETBodytext"/>
              <w:jc w:val="left"/>
              <w:rPr>
                <w:lang w:val="en-GB"/>
              </w:rPr>
            </w:pPr>
            <w:r>
              <w:rPr>
                <w:lang w:val="en-GB"/>
              </w:rPr>
              <w:t xml:space="preserve">Mineral salt medium containing an initial concentration of </w:t>
            </w:r>
            <w:r w:rsidR="00A66051" w:rsidRPr="00A66051">
              <w:rPr>
                <w:lang w:val="en-GB"/>
              </w:rPr>
              <w:t>the mixed methanotrophic consortium</w:t>
            </w:r>
          </w:p>
        </w:tc>
        <w:tc>
          <w:tcPr>
            <w:tcW w:w="1534" w:type="dxa"/>
            <w:shd w:val="clear" w:color="auto" w:fill="FFFFFF"/>
          </w:tcPr>
          <w:p w14:paraId="720F0305" w14:textId="6C448010" w:rsidR="00ED06E4" w:rsidRPr="00B57B36" w:rsidRDefault="00ED06E4" w:rsidP="00A82292">
            <w:pPr>
              <w:pStyle w:val="CETBodytext"/>
              <w:ind w:right="-1"/>
              <w:jc w:val="left"/>
              <w:rPr>
                <w:rFonts w:cs="Arial"/>
                <w:szCs w:val="18"/>
                <w:lang w:val="en-GB"/>
              </w:rPr>
            </w:pPr>
            <w:r>
              <w:rPr>
                <w:rFonts w:cs="Arial"/>
                <w:szCs w:val="18"/>
                <w:lang w:val="en-GB"/>
              </w:rPr>
              <w:t>CH</w:t>
            </w:r>
            <w:r w:rsidRPr="00ED06E4">
              <w:rPr>
                <w:rFonts w:cs="Arial"/>
                <w:szCs w:val="18"/>
                <w:vertAlign w:val="subscript"/>
                <w:lang w:val="en-GB"/>
              </w:rPr>
              <w:t>4</w:t>
            </w:r>
            <w:r>
              <w:rPr>
                <w:rFonts w:cs="Arial"/>
                <w:szCs w:val="18"/>
                <w:lang w:val="en-GB"/>
              </w:rPr>
              <w:t>, O</w:t>
            </w:r>
            <w:r w:rsidRPr="00ED06E4">
              <w:rPr>
                <w:rFonts w:cs="Arial"/>
                <w:szCs w:val="18"/>
                <w:vertAlign w:val="subscript"/>
                <w:lang w:val="en-GB"/>
              </w:rPr>
              <w:t>2</w:t>
            </w:r>
            <w:r w:rsidR="00A4279F">
              <w:rPr>
                <w:rFonts w:cs="Arial"/>
                <w:szCs w:val="18"/>
                <w:vertAlign w:val="subscript"/>
                <w:lang w:val="en-GB"/>
              </w:rPr>
              <w:t>,</w:t>
            </w:r>
            <w:r>
              <w:rPr>
                <w:rFonts w:cs="Arial"/>
                <w:szCs w:val="18"/>
                <w:lang w:val="en-GB"/>
              </w:rPr>
              <w:t xml:space="preserve"> CO</w:t>
            </w:r>
            <w:r w:rsidRPr="00ED06E4">
              <w:rPr>
                <w:rFonts w:cs="Arial"/>
                <w:szCs w:val="18"/>
                <w:vertAlign w:val="subscript"/>
                <w:lang w:val="en-GB"/>
              </w:rPr>
              <w:t>2</w:t>
            </w:r>
          </w:p>
        </w:tc>
        <w:tc>
          <w:tcPr>
            <w:tcW w:w="1443" w:type="dxa"/>
            <w:shd w:val="clear" w:color="auto" w:fill="FFFFFF"/>
          </w:tcPr>
          <w:p w14:paraId="44F3C509" w14:textId="2E26973C" w:rsidR="00ED06E4" w:rsidRPr="00B57B36" w:rsidRDefault="00ED06E4" w:rsidP="005F3734">
            <w:pPr>
              <w:pStyle w:val="CETBodytext"/>
              <w:ind w:right="-1"/>
              <w:jc w:val="left"/>
              <w:rPr>
                <w:rFonts w:cs="Arial"/>
                <w:szCs w:val="18"/>
                <w:lang w:val="en-GB"/>
              </w:rPr>
            </w:pPr>
            <w:r>
              <w:rPr>
                <w:rFonts w:cs="Arial"/>
                <w:szCs w:val="18"/>
                <w:lang w:val="en-GB"/>
              </w:rPr>
              <w:t>Mineral salt medium containing the grown biomass</w:t>
            </w:r>
          </w:p>
        </w:tc>
      </w:tr>
      <w:tr w:rsidR="00930301" w:rsidRPr="00B57B36" w14:paraId="58867403" w14:textId="77777777" w:rsidTr="008B276D">
        <w:tc>
          <w:tcPr>
            <w:tcW w:w="2258" w:type="dxa"/>
            <w:vMerge/>
            <w:shd w:val="clear" w:color="auto" w:fill="FFFFFF"/>
          </w:tcPr>
          <w:p w14:paraId="22C1AAEA" w14:textId="77777777" w:rsidR="00ED06E4" w:rsidRPr="00B57B36" w:rsidRDefault="00ED06E4" w:rsidP="00A82292">
            <w:pPr>
              <w:pStyle w:val="CETBodytext"/>
              <w:jc w:val="left"/>
              <w:rPr>
                <w:lang w:val="en-GB"/>
              </w:rPr>
            </w:pPr>
          </w:p>
        </w:tc>
        <w:tc>
          <w:tcPr>
            <w:tcW w:w="152" w:type="dxa"/>
            <w:shd w:val="clear" w:color="auto" w:fill="FFFFFF"/>
          </w:tcPr>
          <w:p w14:paraId="7AC68FEC" w14:textId="77777777" w:rsidR="00ED06E4" w:rsidRPr="00B57B36" w:rsidRDefault="00ED06E4" w:rsidP="00A82292">
            <w:pPr>
              <w:pStyle w:val="CETBodytext"/>
              <w:jc w:val="left"/>
              <w:rPr>
                <w:lang w:val="en-GB"/>
              </w:rPr>
            </w:pPr>
          </w:p>
        </w:tc>
        <w:tc>
          <w:tcPr>
            <w:tcW w:w="1134" w:type="dxa"/>
            <w:vMerge/>
            <w:shd w:val="clear" w:color="auto" w:fill="FFFFFF"/>
          </w:tcPr>
          <w:p w14:paraId="2E8C446D" w14:textId="77777777" w:rsidR="00ED06E4" w:rsidRDefault="00ED06E4" w:rsidP="00A82292">
            <w:pPr>
              <w:pStyle w:val="CETBodytext"/>
              <w:jc w:val="left"/>
              <w:rPr>
                <w:lang w:val="en-GB"/>
              </w:rPr>
            </w:pPr>
          </w:p>
        </w:tc>
        <w:tc>
          <w:tcPr>
            <w:tcW w:w="1843" w:type="dxa"/>
            <w:shd w:val="clear" w:color="auto" w:fill="FFFFFF"/>
          </w:tcPr>
          <w:p w14:paraId="5629CE75" w14:textId="77777777" w:rsidR="00ED06E4" w:rsidRDefault="00ED06E4" w:rsidP="00A82292">
            <w:pPr>
              <w:pStyle w:val="CETBodytext"/>
              <w:jc w:val="left"/>
              <w:rPr>
                <w:lang w:val="en-GB"/>
              </w:rPr>
            </w:pPr>
          </w:p>
        </w:tc>
        <w:tc>
          <w:tcPr>
            <w:tcW w:w="1534" w:type="dxa"/>
            <w:shd w:val="clear" w:color="auto" w:fill="FFFFFF"/>
          </w:tcPr>
          <w:p w14:paraId="1CE23593" w14:textId="77777777" w:rsidR="00ED06E4" w:rsidRDefault="00ED06E4" w:rsidP="00A82292">
            <w:pPr>
              <w:pStyle w:val="CETBodytext"/>
              <w:ind w:right="-1"/>
              <w:jc w:val="left"/>
              <w:rPr>
                <w:rFonts w:cs="Arial"/>
                <w:szCs w:val="18"/>
                <w:lang w:val="en-GB"/>
              </w:rPr>
            </w:pPr>
          </w:p>
        </w:tc>
        <w:tc>
          <w:tcPr>
            <w:tcW w:w="1443" w:type="dxa"/>
            <w:shd w:val="clear" w:color="auto" w:fill="FFFFFF"/>
          </w:tcPr>
          <w:p w14:paraId="2D2DFE6D" w14:textId="77777777" w:rsidR="00ED06E4" w:rsidRDefault="00ED06E4" w:rsidP="00A82292">
            <w:pPr>
              <w:pStyle w:val="CETBodytext"/>
              <w:ind w:right="-1"/>
              <w:rPr>
                <w:rFonts w:cs="Arial"/>
                <w:szCs w:val="18"/>
                <w:lang w:val="en-GB"/>
              </w:rPr>
            </w:pPr>
          </w:p>
        </w:tc>
      </w:tr>
      <w:tr w:rsidR="00930301" w:rsidRPr="00B57B36" w14:paraId="310B8A35" w14:textId="77777777" w:rsidTr="008B276D">
        <w:tc>
          <w:tcPr>
            <w:tcW w:w="2258" w:type="dxa"/>
            <w:vMerge/>
            <w:shd w:val="clear" w:color="auto" w:fill="FFFFFF"/>
          </w:tcPr>
          <w:p w14:paraId="391D7DD1" w14:textId="77777777" w:rsidR="00ED06E4" w:rsidRPr="00B57B36" w:rsidRDefault="00ED06E4" w:rsidP="00A82292">
            <w:pPr>
              <w:pStyle w:val="CETBodytext"/>
              <w:jc w:val="left"/>
              <w:rPr>
                <w:lang w:val="en-GB"/>
              </w:rPr>
            </w:pPr>
          </w:p>
        </w:tc>
        <w:tc>
          <w:tcPr>
            <w:tcW w:w="152" w:type="dxa"/>
            <w:shd w:val="clear" w:color="auto" w:fill="FFFFFF"/>
          </w:tcPr>
          <w:p w14:paraId="3B7095E4" w14:textId="77777777" w:rsidR="00ED06E4" w:rsidRPr="00B57B36" w:rsidRDefault="00ED06E4" w:rsidP="00A82292">
            <w:pPr>
              <w:pStyle w:val="CETBodytext"/>
              <w:jc w:val="left"/>
              <w:rPr>
                <w:lang w:val="en-GB"/>
              </w:rPr>
            </w:pPr>
          </w:p>
        </w:tc>
        <w:tc>
          <w:tcPr>
            <w:tcW w:w="1134" w:type="dxa"/>
            <w:vMerge/>
            <w:shd w:val="clear" w:color="auto" w:fill="FFFFFF"/>
          </w:tcPr>
          <w:p w14:paraId="693312EF" w14:textId="77777777" w:rsidR="00ED06E4" w:rsidRDefault="00ED06E4" w:rsidP="00A82292">
            <w:pPr>
              <w:pStyle w:val="CETBodytext"/>
              <w:jc w:val="left"/>
              <w:rPr>
                <w:lang w:val="en-GB"/>
              </w:rPr>
            </w:pPr>
          </w:p>
        </w:tc>
        <w:tc>
          <w:tcPr>
            <w:tcW w:w="1843" w:type="dxa"/>
            <w:shd w:val="clear" w:color="auto" w:fill="FFFFFF"/>
          </w:tcPr>
          <w:p w14:paraId="676A431F" w14:textId="77777777" w:rsidR="00ED06E4" w:rsidRDefault="00ED06E4" w:rsidP="00A82292">
            <w:pPr>
              <w:pStyle w:val="CETBodytext"/>
              <w:jc w:val="left"/>
              <w:rPr>
                <w:lang w:val="en-GB"/>
              </w:rPr>
            </w:pPr>
          </w:p>
        </w:tc>
        <w:tc>
          <w:tcPr>
            <w:tcW w:w="1534" w:type="dxa"/>
            <w:shd w:val="clear" w:color="auto" w:fill="FFFFFF"/>
          </w:tcPr>
          <w:p w14:paraId="729DF678" w14:textId="77777777" w:rsidR="00ED06E4" w:rsidRDefault="00ED06E4" w:rsidP="00A82292">
            <w:pPr>
              <w:pStyle w:val="CETBodytext"/>
              <w:ind w:right="-1"/>
              <w:jc w:val="left"/>
              <w:rPr>
                <w:rFonts w:cs="Arial"/>
                <w:szCs w:val="18"/>
                <w:lang w:val="en-GB"/>
              </w:rPr>
            </w:pPr>
          </w:p>
        </w:tc>
        <w:tc>
          <w:tcPr>
            <w:tcW w:w="1443" w:type="dxa"/>
            <w:shd w:val="clear" w:color="auto" w:fill="FFFFFF"/>
          </w:tcPr>
          <w:p w14:paraId="31053D40" w14:textId="77777777" w:rsidR="00ED06E4" w:rsidRDefault="00ED06E4" w:rsidP="00A82292">
            <w:pPr>
              <w:pStyle w:val="CETBodytext"/>
              <w:ind w:right="-1"/>
              <w:rPr>
                <w:rFonts w:cs="Arial"/>
                <w:szCs w:val="18"/>
                <w:lang w:val="en-GB"/>
              </w:rPr>
            </w:pPr>
          </w:p>
        </w:tc>
      </w:tr>
    </w:tbl>
    <w:p w14:paraId="448EB91E" w14:textId="3260948F" w:rsidR="005664F5" w:rsidRPr="00ED06E4" w:rsidRDefault="005664F5" w:rsidP="006852B1">
      <w:pPr>
        <w:pStyle w:val="CETBodytext"/>
        <w:rPr>
          <w:lang w:val="en-GB"/>
        </w:rPr>
      </w:pPr>
    </w:p>
    <w:p w14:paraId="3E2FF190" w14:textId="19487DF8" w:rsidR="005664F5" w:rsidRDefault="005664F5" w:rsidP="006852B1">
      <w:pPr>
        <w:pStyle w:val="CETBodytext"/>
      </w:pPr>
      <w:r>
        <w:t xml:space="preserve">In </w:t>
      </w:r>
      <w:r w:rsidR="00AC6897">
        <w:t xml:space="preserve">these </w:t>
      </w:r>
      <w:r>
        <w:t>conditions, ammonia, methane and oxygen are converted to CO</w:t>
      </w:r>
      <w:r w:rsidRPr="00DB4892">
        <w:rPr>
          <w:vertAlign w:val="subscript"/>
        </w:rPr>
        <w:t xml:space="preserve">2 </w:t>
      </w:r>
      <w:r>
        <w:t>and biomass</w:t>
      </w:r>
      <w:r w:rsidR="00663493">
        <w:t xml:space="preserve"> (C</w:t>
      </w:r>
      <w:r w:rsidR="00663493" w:rsidRPr="00E04DFE">
        <w:rPr>
          <w:vertAlign w:val="subscript"/>
        </w:rPr>
        <w:t>5</w:t>
      </w:r>
      <w:r w:rsidR="00663493">
        <w:t>H</w:t>
      </w:r>
      <w:r w:rsidR="00663493" w:rsidRPr="00E04DFE">
        <w:rPr>
          <w:vertAlign w:val="subscript"/>
        </w:rPr>
        <w:t>7</w:t>
      </w:r>
      <w:r w:rsidR="00663493">
        <w:t>NO</w:t>
      </w:r>
      <w:r w:rsidR="00663493" w:rsidRPr="00E04DFE">
        <w:rPr>
          <w:vertAlign w:val="subscript"/>
        </w:rPr>
        <w:t>2</w:t>
      </w:r>
      <w:r w:rsidR="00663493">
        <w:t>)</w:t>
      </w:r>
      <w:r>
        <w:t>,</w:t>
      </w:r>
      <w:r w:rsidR="00B75D8A">
        <w:t xml:space="preserve"> </w:t>
      </w:r>
      <w:r>
        <w:t xml:space="preserve">according to the reaction proposed by </w:t>
      </w:r>
      <w:r w:rsidR="00AF42E3">
        <w:fldChar w:fldCharType="begin" w:fldLock="1"/>
      </w:r>
      <w:r w:rsidR="00750910">
        <w:instrText>ADDIN CSL_CITATION {"citationItems":[{"id":"ITEM-1","itemData":{"DOI":"10.1016/j.biortech.2012.12.129","ISSN":"18732976","abstract":"In this study, modeling is used to describe how oxygen and nitrogen source affect the stoichiometry and kinetics of growth and PHB production in the Type II methanotrophs Methylosinus trichosporium OB3b and Methylocystis parvus OBBP. Significant differences were observed, with major implications for the use of these species in biotechnology applications. Such analyses can better inform bioreactor design, scale-up models, and life cycle assessments (LCAs). © 2012 .","author":[{"dropping-particle":"","family":"Rostkowski","given":"Katherine H.","non-dropping-particle":"","parse-names":false,"suffix":""},{"dropping-particle":"","family":"Pfluger","given":"Andrew R.","non-dropping-particle":"","parse-names":false,"suffix":""},{"dropping-particle":"","family":"Criddle","given":"Craig S.","non-dropping-particle":"","parse-names":false,"suffix":""}],"container-title":"Bioresource Technology","id":"ITEM-1","issued":{"date-parts":[["2013"]]},"page":"71-77","title":"Stoichiometry and kinetics of the PHB-producing Type II methanotrophs Methylosinus trichosporium OB3b and Methylocystis parvus OBBP","type":"article-journal","volume":"132"},"uris":["http://www.mendeley.com/documents/?uuid=c1d42080-ea64-4fb3-b5f2-fb55b7af72d6"]}],"mendeley":{"formattedCitation":"(Rostkowski et al., 2013)","manualFormatting":"Rostkowski et al. (2013)","plainTextFormattedCitation":"(Rostkowski et al., 2013)","previouslyFormattedCitation":"(Rostkowski et al., 2013)"},"properties":{"noteIndex":0},"schema":"https://github.com/citation-style-language/schema/raw/master/csl-citation.json"}</w:instrText>
      </w:r>
      <w:r w:rsidR="00AF42E3">
        <w:fldChar w:fldCharType="separate"/>
      </w:r>
      <w:r w:rsidR="00AF42E3" w:rsidRPr="00AF42E3">
        <w:rPr>
          <w:noProof/>
        </w:rPr>
        <w:t xml:space="preserve">Rostkowski et al. </w:t>
      </w:r>
      <w:r w:rsidR="00750910">
        <w:rPr>
          <w:noProof/>
        </w:rPr>
        <w:t>(</w:t>
      </w:r>
      <w:r w:rsidR="00AF42E3" w:rsidRPr="00AF42E3">
        <w:rPr>
          <w:noProof/>
        </w:rPr>
        <w:t>2013)</w:t>
      </w:r>
      <w:r w:rsidR="00AF42E3">
        <w:fldChar w:fldCharType="end"/>
      </w:r>
      <w:r w:rsidR="00AF42E3">
        <w:t xml:space="preserve"> </w:t>
      </w:r>
      <w:r>
        <w:t>(Eq.1)</w:t>
      </w:r>
      <w:r w:rsidR="00B75D8A">
        <w:t>.</w:t>
      </w:r>
    </w:p>
    <w:p w14:paraId="5ABEAAF9" w14:textId="77777777" w:rsidR="00B75D8A" w:rsidRDefault="00B75D8A" w:rsidP="006852B1">
      <w:pPr>
        <w:pStyle w:val="CETBodytext"/>
      </w:pPr>
    </w:p>
    <w:p w14:paraId="4E2187A9" w14:textId="72EAA0C5" w:rsidR="005664F5" w:rsidRPr="005F3734" w:rsidRDefault="00000000" w:rsidP="006852B1">
      <w:pPr>
        <w:pStyle w:val="CETBodytext"/>
        <w:rPr>
          <w:rFonts w:cs="Arial"/>
          <w:lang w:val="en-GB"/>
        </w:rPr>
      </w:pPr>
      <m:oMath>
        <m:f>
          <m:fPr>
            <m:ctrlPr>
              <w:rPr>
                <w:rFonts w:ascii="Cambria Math" w:hAnsi="Cambria Math" w:cs="Arial"/>
                <w:i/>
                <w:lang w:val="en-GB"/>
              </w:rPr>
            </m:ctrlPr>
          </m:fPr>
          <m:num>
            <m:r>
              <m:rPr>
                <m:nor/>
              </m:rPr>
              <w:rPr>
                <w:rFonts w:cs="Arial"/>
                <w:lang w:val="en-GB"/>
              </w:rPr>
              <m:t>1</m:t>
            </m:r>
          </m:num>
          <m:den>
            <m:r>
              <m:rPr>
                <m:nor/>
              </m:rPr>
              <w:rPr>
                <w:rFonts w:cs="Arial"/>
                <w:lang w:val="en-GB"/>
              </w:rPr>
              <m:t>4</m:t>
            </m:r>
          </m:den>
        </m:f>
        <m:r>
          <m:rPr>
            <m:nor/>
          </m:rPr>
          <w:rPr>
            <w:rFonts w:cs="Arial"/>
            <w:lang w:val="en-GB"/>
          </w:rPr>
          <m:t>C</m:t>
        </m:r>
        <m:sSub>
          <m:sSubPr>
            <m:ctrlPr>
              <w:rPr>
                <w:rFonts w:ascii="Cambria Math" w:hAnsi="Cambria Math" w:cs="Arial"/>
                <w:i/>
                <w:lang w:val="en-GB"/>
              </w:rPr>
            </m:ctrlPr>
          </m:sSubPr>
          <m:e>
            <m:r>
              <m:rPr>
                <m:nor/>
              </m:rPr>
              <w:rPr>
                <w:rFonts w:cs="Arial"/>
                <w:lang w:val="en-GB"/>
              </w:rPr>
              <m:t>H</m:t>
            </m:r>
          </m:e>
          <m:sub>
            <m:r>
              <m:rPr>
                <m:nor/>
              </m:rPr>
              <w:rPr>
                <w:rFonts w:cs="Arial"/>
                <w:lang w:val="en-GB"/>
              </w:rPr>
              <m:t>4</m:t>
            </m:r>
          </m:sub>
        </m:sSub>
        <m:r>
          <m:rPr>
            <m:nor/>
          </m:rPr>
          <w:rPr>
            <w:rFonts w:cs="Arial"/>
            <w:lang w:val="en-GB"/>
          </w:rPr>
          <m:t>+</m:t>
        </m:r>
        <m:d>
          <m:dPr>
            <m:ctrlPr>
              <w:rPr>
                <w:rFonts w:ascii="Cambria Math" w:hAnsi="Cambria Math" w:cs="Arial"/>
                <w:i/>
                <w:lang w:val="en-GB"/>
              </w:rPr>
            </m:ctrlPr>
          </m:dPr>
          <m:e>
            <m:f>
              <m:fPr>
                <m:ctrlPr>
                  <w:rPr>
                    <w:rFonts w:ascii="Cambria Math" w:hAnsi="Cambria Math" w:cs="Arial"/>
                    <w:i/>
                    <w:lang w:val="en-GB"/>
                  </w:rPr>
                </m:ctrlPr>
              </m:fPr>
              <m:num>
                <m:r>
                  <m:rPr>
                    <m:nor/>
                  </m:rPr>
                  <w:rPr>
                    <w:rFonts w:cs="Arial"/>
                    <w:lang w:val="en-GB"/>
                  </w:rPr>
                  <m:t>1</m:t>
                </m:r>
              </m:num>
              <m:den>
                <m:r>
                  <m:rPr>
                    <m:nor/>
                  </m:rPr>
                  <w:rPr>
                    <w:rFonts w:cs="Arial"/>
                    <w:lang w:val="en-GB"/>
                  </w:rPr>
                  <m:t>4</m:t>
                </m:r>
              </m:den>
            </m:f>
            <m:r>
              <m:rPr>
                <m:nor/>
              </m:rPr>
              <w:rPr>
                <w:rFonts w:cs="Arial"/>
                <w:lang w:val="en-GB"/>
              </w:rPr>
              <m:t>+</m:t>
            </m:r>
            <m:f>
              <m:fPr>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f</m:t>
                    </m:r>
                  </m:e>
                  <m:sub>
                    <m:r>
                      <m:rPr>
                        <m:nor/>
                      </m:rPr>
                      <w:rPr>
                        <w:rFonts w:cs="Arial"/>
                        <w:lang w:val="en-GB"/>
                      </w:rPr>
                      <m:t>e</m:t>
                    </m:r>
                  </m:sub>
                </m:sSub>
              </m:num>
              <m:den>
                <m:r>
                  <m:rPr>
                    <m:nor/>
                  </m:rPr>
                  <w:rPr>
                    <w:rFonts w:cs="Arial"/>
                    <w:lang w:val="en-GB"/>
                  </w:rPr>
                  <m:t>4</m:t>
                </m:r>
              </m:den>
            </m:f>
          </m:e>
        </m:d>
        <m:sSub>
          <m:sSubPr>
            <m:ctrlPr>
              <w:rPr>
                <w:rFonts w:ascii="Cambria Math" w:hAnsi="Cambria Math" w:cs="Arial"/>
                <w:i/>
                <w:lang w:val="en-GB"/>
              </w:rPr>
            </m:ctrlPr>
          </m:sSubPr>
          <m:e>
            <m:r>
              <m:rPr>
                <m:nor/>
              </m:rPr>
              <w:rPr>
                <w:rFonts w:cs="Arial"/>
                <w:lang w:val="en-GB"/>
              </w:rPr>
              <m:t>O</m:t>
            </m:r>
          </m:e>
          <m:sub>
            <m:r>
              <m:rPr>
                <m:nor/>
              </m:rPr>
              <w:rPr>
                <w:rFonts w:cs="Arial"/>
                <w:lang w:val="en-GB"/>
              </w:rPr>
              <m:t>2</m:t>
            </m:r>
          </m:sub>
        </m:sSub>
        <m:r>
          <m:rPr>
            <m:nor/>
          </m:rPr>
          <w:rPr>
            <w:rFonts w:cs="Arial"/>
            <w:lang w:val="en-GB"/>
          </w:rPr>
          <m:t>+</m:t>
        </m:r>
        <m:f>
          <m:fPr>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num>
          <m:den>
            <m:r>
              <m:rPr>
                <m:nor/>
              </m:rPr>
              <w:rPr>
                <w:rFonts w:cs="Arial"/>
                <w:lang w:val="en-GB"/>
              </w:rPr>
              <m:t>23</m:t>
            </m:r>
          </m:den>
        </m:f>
        <m:r>
          <m:rPr>
            <m:nor/>
          </m:rPr>
          <w:rPr>
            <w:rFonts w:cs="Arial"/>
            <w:lang w:val="en-GB"/>
          </w:rPr>
          <m:t>HC</m:t>
        </m:r>
        <m:sSubSup>
          <m:sSubSupPr>
            <m:ctrlPr>
              <w:rPr>
                <w:rFonts w:ascii="Cambria Math" w:hAnsi="Cambria Math" w:cs="Arial"/>
                <w:i/>
                <w:lang w:val="en-GB"/>
              </w:rPr>
            </m:ctrlPr>
          </m:sSubSupPr>
          <m:e>
            <m:r>
              <m:rPr>
                <m:nor/>
              </m:rPr>
              <w:rPr>
                <w:rFonts w:cs="Arial"/>
                <w:lang w:val="en-GB"/>
              </w:rPr>
              <m:t>O</m:t>
            </m:r>
          </m:e>
          <m:sub>
            <m:r>
              <m:rPr>
                <m:nor/>
              </m:rPr>
              <w:rPr>
                <w:rFonts w:cs="Arial"/>
                <w:lang w:val="en-GB"/>
              </w:rPr>
              <m:t>3</m:t>
            </m:r>
          </m:sub>
          <m:sup>
            <m:r>
              <m:rPr>
                <m:nor/>
              </m:rPr>
              <w:rPr>
                <w:rFonts w:cs="Arial"/>
                <w:lang w:val="en-GB"/>
              </w:rPr>
              <m:t>-</m:t>
            </m:r>
          </m:sup>
        </m:sSubSup>
        <m:r>
          <m:rPr>
            <m:nor/>
          </m:rPr>
          <w:rPr>
            <w:rFonts w:cs="Arial"/>
            <w:lang w:val="en-GB"/>
          </w:rPr>
          <m:t>+</m:t>
        </m:r>
        <m:f>
          <m:fPr>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num>
          <m:den>
            <m:r>
              <m:rPr>
                <m:nor/>
              </m:rPr>
              <w:rPr>
                <w:rFonts w:cs="Arial"/>
                <w:lang w:val="en-GB"/>
              </w:rPr>
              <m:t>23</m:t>
            </m:r>
          </m:den>
        </m:f>
        <m:r>
          <m:rPr>
            <m:nor/>
          </m:rPr>
          <w:rPr>
            <w:rFonts w:cs="Arial"/>
            <w:lang w:val="en-GB"/>
          </w:rPr>
          <m:t>N</m:t>
        </m:r>
        <m:sSubSup>
          <m:sSubSupPr>
            <m:ctrlPr>
              <w:rPr>
                <w:rFonts w:ascii="Cambria Math" w:hAnsi="Cambria Math" w:cs="Arial"/>
                <w:i/>
                <w:lang w:val="en-GB"/>
              </w:rPr>
            </m:ctrlPr>
          </m:sSubSupPr>
          <m:e>
            <m:r>
              <m:rPr>
                <m:nor/>
              </m:rPr>
              <w:rPr>
                <w:rFonts w:cs="Arial"/>
                <w:lang w:val="en-GB"/>
              </w:rPr>
              <m:t>H</m:t>
            </m:r>
          </m:e>
          <m:sub>
            <m:r>
              <m:rPr>
                <m:nor/>
              </m:rPr>
              <w:rPr>
                <w:rFonts w:cs="Arial"/>
                <w:lang w:val="en-GB"/>
              </w:rPr>
              <m:t>4</m:t>
            </m:r>
          </m:sub>
          <m:sup>
            <m:r>
              <m:rPr>
                <m:nor/>
              </m:rPr>
              <w:rPr>
                <w:rFonts w:cs="Arial"/>
                <w:lang w:val="en-GB"/>
              </w:rPr>
              <m:t>+</m:t>
            </m:r>
          </m:sup>
        </m:sSubSup>
        <m:d>
          <m:dPr>
            <m:ctrlPr>
              <w:rPr>
                <w:rFonts w:ascii="Cambria Math" w:hAnsi="Cambria Math" w:cs="Arial"/>
                <w:i/>
                <w:lang w:val="en-GB"/>
              </w:rPr>
            </m:ctrlPr>
          </m:dPr>
          <m:e>
            <m:f>
              <m:fPr>
                <m:ctrlPr>
                  <w:rPr>
                    <w:rFonts w:ascii="Cambria Math" w:hAnsi="Cambria Math" w:cs="Arial"/>
                    <w:i/>
                    <w:lang w:val="en-GB"/>
                  </w:rPr>
                </m:ctrlPr>
              </m:fPr>
              <m:num>
                <m:r>
                  <m:rPr>
                    <m:nor/>
                  </m:rPr>
                  <w:rPr>
                    <w:rFonts w:cs="Arial"/>
                    <w:lang w:val="en-GB"/>
                  </w:rPr>
                  <m:t>24</m:t>
                </m:r>
              </m:num>
              <m:den>
                <m:r>
                  <m:rPr>
                    <m:nor/>
                  </m:rPr>
                  <w:rPr>
                    <w:rFonts w:cs="Arial"/>
                    <w:lang w:val="en-GB"/>
                  </w:rPr>
                  <m:t>23</m:t>
                </m:r>
              </m:den>
            </m:f>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r>
              <m:rPr>
                <m:nor/>
              </m:rPr>
              <w:rPr>
                <w:rFonts w:cs="Arial"/>
                <w:lang w:val="en-GB"/>
              </w:rPr>
              <m:t>+</m:t>
            </m:r>
            <m:sSub>
              <m:sSubPr>
                <m:ctrlPr>
                  <w:rPr>
                    <w:rFonts w:ascii="Cambria Math" w:hAnsi="Cambria Math" w:cs="Arial"/>
                    <w:i/>
                    <w:lang w:val="en-GB"/>
                  </w:rPr>
                </m:ctrlPr>
              </m:sSubPr>
              <m:e>
                <m:r>
                  <m:rPr>
                    <m:nor/>
                  </m:rPr>
                  <w:rPr>
                    <w:rFonts w:cs="Arial"/>
                    <w:lang w:val="en-GB"/>
                  </w:rPr>
                  <m:t>f</m:t>
                </m:r>
              </m:e>
              <m:sub>
                <m:r>
                  <m:rPr>
                    <m:nor/>
                  </m:rPr>
                  <w:rPr>
                    <w:rFonts w:cs="Arial"/>
                    <w:lang w:val="en-GB"/>
                  </w:rPr>
                  <m:t>e</m:t>
                </m:r>
              </m:sub>
            </m:sSub>
            <m:r>
              <m:rPr>
                <m:nor/>
              </m:rPr>
              <w:rPr>
                <w:rFonts w:cs="Arial"/>
                <w:lang w:val="en-GB"/>
              </w:rPr>
              <m:t>-1</m:t>
            </m:r>
          </m:e>
        </m:d>
        <m:sSup>
          <m:sSupPr>
            <m:ctrlPr>
              <w:rPr>
                <w:rFonts w:ascii="Cambria Math" w:hAnsi="Cambria Math" w:cs="Arial"/>
                <w:i/>
                <w:lang w:val="en-GB"/>
              </w:rPr>
            </m:ctrlPr>
          </m:sSupPr>
          <m:e>
            <m:r>
              <m:rPr>
                <m:nor/>
              </m:rPr>
              <w:rPr>
                <w:rFonts w:cs="Arial"/>
                <w:lang w:val="en-GB"/>
              </w:rPr>
              <m:t>H</m:t>
            </m:r>
          </m:e>
          <m:sup>
            <m:r>
              <m:rPr>
                <m:nor/>
              </m:rPr>
              <w:rPr>
                <w:rFonts w:cs="Arial"/>
                <w:lang w:val="en-GB"/>
              </w:rPr>
              <m:t>+</m:t>
            </m:r>
          </m:sup>
        </m:sSup>
        <m:r>
          <m:rPr>
            <m:nor/>
          </m:rPr>
          <w:rPr>
            <w:rFonts w:cs="Arial"/>
            <w:lang w:val="en-GB"/>
          </w:rPr>
          <m:t>→</m:t>
        </m:r>
        <m:d>
          <m:dPr>
            <m:ctrlPr>
              <w:rPr>
                <w:rFonts w:ascii="Cambria Math" w:hAnsi="Cambria Math" w:cs="Arial"/>
                <w:i/>
                <w:lang w:val="en-GB"/>
              </w:rPr>
            </m:ctrlPr>
          </m:dPr>
          <m:e>
            <m:f>
              <m:fPr>
                <m:ctrlPr>
                  <w:rPr>
                    <w:rFonts w:ascii="Cambria Math" w:hAnsi="Cambria Math" w:cs="Arial"/>
                    <w:i/>
                    <w:lang w:val="en-GB"/>
                  </w:rPr>
                </m:ctrlPr>
              </m:fPr>
              <m:num>
                <m:r>
                  <m:rPr>
                    <m:nor/>
                  </m:rPr>
                  <w:rPr>
                    <w:rFonts w:cs="Arial"/>
                    <w:lang w:val="en-GB"/>
                  </w:rPr>
                  <m:t>1</m:t>
                </m:r>
              </m:num>
              <m:den>
                <m:r>
                  <m:rPr>
                    <m:nor/>
                  </m:rPr>
                  <w:rPr>
                    <w:rFonts w:cs="Arial"/>
                    <w:lang w:val="en-GB"/>
                  </w:rPr>
                  <m:t>4</m:t>
                </m:r>
              </m:den>
            </m:f>
            <m:r>
              <m:rPr>
                <m:nor/>
              </m:rPr>
              <w:rPr>
                <w:rFonts w:cs="Arial"/>
                <w:lang w:val="en-GB"/>
              </w:rPr>
              <m:t>-</m:t>
            </m:r>
            <m:f>
              <m:fPr>
                <m:ctrlPr>
                  <w:rPr>
                    <w:rFonts w:ascii="Cambria Math" w:hAnsi="Cambria Math" w:cs="Arial"/>
                    <w:i/>
                    <w:lang w:val="en-GB"/>
                  </w:rPr>
                </m:ctrlPr>
              </m:fPr>
              <m:num>
                <m:r>
                  <m:rPr>
                    <m:nor/>
                  </m:rPr>
                  <w:rPr>
                    <w:rFonts w:cs="Arial"/>
                    <w:lang w:val="en-GB"/>
                  </w:rPr>
                  <m:t>4</m:t>
                </m:r>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num>
              <m:den>
                <m:r>
                  <m:rPr>
                    <m:nor/>
                  </m:rPr>
                  <w:rPr>
                    <w:rFonts w:cs="Arial"/>
                    <w:lang w:val="en-GB"/>
                  </w:rPr>
                  <m:t>23</m:t>
                </m:r>
              </m:den>
            </m:f>
          </m:e>
        </m:d>
        <m:r>
          <m:rPr>
            <m:nor/>
          </m:rPr>
          <w:rPr>
            <w:rFonts w:cs="Arial"/>
            <w:lang w:val="en-GB"/>
          </w:rPr>
          <m:t>C</m:t>
        </m:r>
        <m:sSub>
          <m:sSubPr>
            <m:ctrlPr>
              <w:rPr>
                <w:rFonts w:ascii="Cambria Math" w:hAnsi="Cambria Math" w:cs="Arial"/>
                <w:i/>
                <w:lang w:val="en-GB"/>
              </w:rPr>
            </m:ctrlPr>
          </m:sSubPr>
          <m:e>
            <m:r>
              <m:rPr>
                <m:nor/>
              </m:rPr>
              <w:rPr>
                <w:rFonts w:cs="Arial"/>
                <w:lang w:val="en-GB"/>
              </w:rPr>
              <m:t>O</m:t>
            </m:r>
          </m:e>
          <m:sub>
            <m:r>
              <m:rPr>
                <m:nor/>
              </m:rPr>
              <w:rPr>
                <w:rFonts w:cs="Arial"/>
                <w:lang w:val="en-GB"/>
              </w:rPr>
              <m:t>2</m:t>
            </m:r>
          </m:sub>
        </m:sSub>
        <m:r>
          <m:rPr>
            <m:nor/>
          </m:rPr>
          <w:rPr>
            <w:rFonts w:cs="Arial"/>
            <w:lang w:val="en-GB"/>
          </w:rPr>
          <m:t>+</m:t>
        </m:r>
        <m:d>
          <m:dPr>
            <m:ctrlPr>
              <w:rPr>
                <w:rFonts w:ascii="Cambria Math" w:hAnsi="Cambria Math" w:cs="Arial"/>
                <w:i/>
                <w:lang w:val="en-GB"/>
              </w:rPr>
            </m:ctrlPr>
          </m:dPr>
          <m:e>
            <m:f>
              <m:fPr>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f</m:t>
                    </m:r>
                  </m:e>
                  <m:sub>
                    <m:r>
                      <m:rPr>
                        <m:nor/>
                      </m:rPr>
                      <w:rPr>
                        <w:rFonts w:cs="Arial"/>
                        <w:lang w:val="en-GB"/>
                      </w:rPr>
                      <m:t>e</m:t>
                    </m:r>
                  </m:sub>
                </m:sSub>
              </m:num>
              <m:den>
                <m:r>
                  <m:rPr>
                    <m:nor/>
                  </m:rPr>
                  <w:rPr>
                    <w:rFonts w:cs="Arial"/>
                    <w:lang w:val="en-GB"/>
                  </w:rPr>
                  <m:t>2</m:t>
                </m:r>
              </m:den>
            </m:f>
            <m:r>
              <m:rPr>
                <m:nor/>
              </m:rPr>
              <w:rPr>
                <w:rFonts w:cs="Arial"/>
                <w:lang w:val="en-GB"/>
              </w:rPr>
              <m:t>+</m:t>
            </m:r>
            <m:f>
              <m:fPr>
                <m:ctrlPr>
                  <w:rPr>
                    <w:rFonts w:ascii="Cambria Math" w:hAnsi="Cambria Math" w:cs="Arial"/>
                    <w:i/>
                    <w:lang w:val="en-GB"/>
                  </w:rPr>
                </m:ctrlPr>
              </m:fPr>
              <m:num>
                <m:r>
                  <m:rPr>
                    <m:nor/>
                  </m:rPr>
                  <w:rPr>
                    <w:rFonts w:cs="Arial"/>
                    <w:lang w:val="en-GB"/>
                  </w:rPr>
                  <m:t>9</m:t>
                </m:r>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num>
              <m:den>
                <m:r>
                  <m:rPr>
                    <m:nor/>
                  </m:rPr>
                  <w:rPr>
                    <w:rFonts w:cs="Arial"/>
                    <w:lang w:val="en-GB"/>
                  </w:rPr>
                  <m:t>23</m:t>
                </m:r>
              </m:den>
            </m:f>
          </m:e>
        </m:d>
        <m:sSub>
          <m:sSubPr>
            <m:ctrlPr>
              <w:rPr>
                <w:rFonts w:ascii="Cambria Math" w:hAnsi="Cambria Math" w:cs="Arial"/>
                <w:i/>
                <w:lang w:val="en-GB"/>
              </w:rPr>
            </m:ctrlPr>
          </m:sSubPr>
          <m:e>
            <m:r>
              <m:rPr>
                <m:nor/>
              </m:rPr>
              <w:rPr>
                <w:rFonts w:cs="Arial"/>
                <w:lang w:val="en-GB"/>
              </w:rPr>
              <m:t>H</m:t>
            </m:r>
          </m:e>
          <m:sub>
            <m:r>
              <m:rPr>
                <m:nor/>
              </m:rPr>
              <w:rPr>
                <w:rFonts w:cs="Arial"/>
                <w:lang w:val="en-GB"/>
              </w:rPr>
              <m:t>2</m:t>
            </m:r>
          </m:sub>
        </m:sSub>
        <m:r>
          <m:rPr>
            <m:nor/>
          </m:rPr>
          <w:rPr>
            <w:rFonts w:cs="Arial"/>
            <w:lang w:val="en-GB"/>
          </w:rPr>
          <m:t>O+</m:t>
        </m:r>
        <m:d>
          <m:dPr>
            <m:ctrlPr>
              <w:rPr>
                <w:rFonts w:ascii="Cambria Math" w:hAnsi="Cambria Math" w:cs="Arial"/>
                <w:i/>
                <w:lang w:val="en-GB"/>
              </w:rPr>
            </m:ctrlPr>
          </m:dPr>
          <m:e>
            <m:f>
              <m:fPr>
                <m:ctrlPr>
                  <w:rPr>
                    <w:rFonts w:ascii="Cambria Math" w:hAnsi="Cambria Math" w:cs="Arial"/>
                    <w:i/>
                    <w:lang w:val="en-GB"/>
                  </w:rPr>
                </m:ctrlPr>
              </m:fPr>
              <m:num>
                <m:sSub>
                  <m:sSubPr>
                    <m:ctrlPr>
                      <w:rPr>
                        <w:rFonts w:ascii="Cambria Math" w:hAnsi="Cambria Math" w:cs="Arial"/>
                        <w:i/>
                        <w:lang w:val="en-GB"/>
                      </w:rPr>
                    </m:ctrlPr>
                  </m:sSubPr>
                  <m:e>
                    <m:r>
                      <m:rPr>
                        <m:nor/>
                      </m:rPr>
                      <w:rPr>
                        <w:rFonts w:cs="Arial"/>
                        <w:lang w:val="en-GB"/>
                      </w:rPr>
                      <m:t>f</m:t>
                    </m:r>
                  </m:e>
                  <m:sub>
                    <m:r>
                      <m:rPr>
                        <m:nor/>
                      </m:rPr>
                      <w:rPr>
                        <w:rFonts w:cs="Arial"/>
                        <w:lang w:val="en-GB"/>
                      </w:rPr>
                      <m:t>s</m:t>
                    </m:r>
                  </m:sub>
                </m:sSub>
              </m:num>
              <m:den>
                <m:r>
                  <m:rPr>
                    <m:nor/>
                  </m:rPr>
                  <w:rPr>
                    <w:rFonts w:cs="Arial"/>
                    <w:lang w:val="en-GB"/>
                  </w:rPr>
                  <m:t>23</m:t>
                </m:r>
              </m:den>
            </m:f>
          </m:e>
        </m:d>
        <m:sSub>
          <m:sSubPr>
            <m:ctrlPr>
              <w:rPr>
                <w:rFonts w:ascii="Cambria Math" w:hAnsi="Cambria Math" w:cs="Arial"/>
                <w:i/>
                <w:lang w:val="en-GB"/>
              </w:rPr>
            </m:ctrlPr>
          </m:sSubPr>
          <m:e>
            <m:r>
              <m:rPr>
                <m:nor/>
              </m:rPr>
              <w:rPr>
                <w:rFonts w:cs="Arial"/>
                <w:lang w:val="en-GB"/>
              </w:rPr>
              <m:t>C</m:t>
            </m:r>
          </m:e>
          <m:sub>
            <m:r>
              <m:rPr>
                <m:nor/>
              </m:rPr>
              <w:rPr>
                <w:rFonts w:cs="Arial"/>
                <w:lang w:val="en-GB"/>
              </w:rPr>
              <m:t>5</m:t>
            </m:r>
          </m:sub>
        </m:sSub>
        <m:sSub>
          <m:sSubPr>
            <m:ctrlPr>
              <w:rPr>
                <w:rFonts w:ascii="Cambria Math" w:hAnsi="Cambria Math" w:cs="Arial"/>
                <w:i/>
                <w:lang w:val="en-GB"/>
              </w:rPr>
            </m:ctrlPr>
          </m:sSubPr>
          <m:e>
            <m:r>
              <m:rPr>
                <m:nor/>
              </m:rPr>
              <w:rPr>
                <w:rFonts w:cs="Arial"/>
                <w:lang w:val="en-GB"/>
              </w:rPr>
              <m:t>H</m:t>
            </m:r>
          </m:e>
          <m:sub>
            <m:r>
              <m:rPr>
                <m:nor/>
              </m:rPr>
              <w:rPr>
                <w:rFonts w:cs="Arial"/>
                <w:lang w:val="en-GB"/>
              </w:rPr>
              <m:t>7</m:t>
            </m:r>
          </m:sub>
        </m:sSub>
        <m:sSub>
          <m:sSubPr>
            <m:ctrlPr>
              <w:rPr>
                <w:rFonts w:ascii="Cambria Math" w:hAnsi="Cambria Math" w:cs="Arial"/>
                <w:i/>
                <w:lang w:val="en-GB"/>
              </w:rPr>
            </m:ctrlPr>
          </m:sSubPr>
          <m:e>
            <m:r>
              <m:rPr>
                <m:nor/>
              </m:rPr>
              <w:rPr>
                <w:rFonts w:cs="Arial"/>
                <w:lang w:val="en-GB"/>
              </w:rPr>
              <m:t>O</m:t>
            </m:r>
          </m:e>
          <m:sub>
            <m:r>
              <m:rPr>
                <m:nor/>
              </m:rPr>
              <w:rPr>
                <w:rFonts w:cs="Arial"/>
                <w:lang w:val="en-GB"/>
              </w:rPr>
              <m:t>2</m:t>
            </m:r>
          </m:sub>
        </m:sSub>
        <m:r>
          <m:rPr>
            <m:nor/>
          </m:rPr>
          <w:rPr>
            <w:rFonts w:cs="Arial"/>
            <w:lang w:val="en-GB"/>
          </w:rPr>
          <m:t xml:space="preserve">N           </m:t>
        </m:r>
      </m:oMath>
      <w:r w:rsidR="005F3734">
        <w:rPr>
          <w:rFonts w:cs="Arial"/>
          <w:lang w:val="en-GB"/>
        </w:rPr>
        <w:t xml:space="preserve">            (1)</w:t>
      </w:r>
    </w:p>
    <w:p w14:paraId="6C7B850C" w14:textId="77777777" w:rsidR="00291177" w:rsidRPr="005664F5" w:rsidRDefault="00291177" w:rsidP="006852B1">
      <w:pPr>
        <w:pStyle w:val="CETBodytext"/>
        <w:rPr>
          <w:lang w:val="en-GB"/>
        </w:rPr>
      </w:pPr>
    </w:p>
    <w:p w14:paraId="4F14133D" w14:textId="6DC7BA9D" w:rsidR="005664F5" w:rsidRPr="00B75D8A" w:rsidRDefault="00B75D8A" w:rsidP="006852B1">
      <w:pPr>
        <w:pStyle w:val="CETBodytext"/>
      </w:pPr>
      <w:r>
        <w:t xml:space="preserve">In Eq.1, the </w:t>
      </w:r>
      <w:r w:rsidR="00663493">
        <w:t xml:space="preserve">degree </w:t>
      </w:r>
      <w:r>
        <w:t xml:space="preserve">of conversion depends on the partition coefficients </w:t>
      </w:r>
      <w:r w:rsidRPr="00750910">
        <w:rPr>
          <w:i/>
          <w:iCs/>
        </w:rPr>
        <w:t>f</w:t>
      </w:r>
      <w:r w:rsidRPr="00750910">
        <w:rPr>
          <w:i/>
          <w:iCs/>
          <w:vertAlign w:val="subscript"/>
        </w:rPr>
        <w:t>e</w:t>
      </w:r>
      <w:r>
        <w:t xml:space="preserve"> and </w:t>
      </w:r>
      <w:r w:rsidRPr="00750910">
        <w:rPr>
          <w:i/>
          <w:iCs/>
        </w:rPr>
        <w:t>f</w:t>
      </w:r>
      <w:r w:rsidRPr="00750910">
        <w:rPr>
          <w:i/>
          <w:iCs/>
          <w:vertAlign w:val="subscript"/>
        </w:rPr>
        <w:t>s</w:t>
      </w:r>
      <w:r w:rsidR="00E04DFE">
        <w:rPr>
          <w:i/>
          <w:iCs/>
        </w:rPr>
        <w:t xml:space="preserve">, </w:t>
      </w:r>
      <w:r w:rsidR="00E04DFE">
        <w:t>which represent the fractions of electrons employed for reducing oxygen to water and cell synthesis, respectively.</w:t>
      </w:r>
      <w:r>
        <w:t xml:space="preserve"> </w:t>
      </w:r>
      <w:r w:rsidR="005664F5">
        <w:rPr>
          <w:lang w:val="en-GB"/>
        </w:rPr>
        <w:t>The</w:t>
      </w:r>
      <w:r w:rsidR="00291177">
        <w:rPr>
          <w:lang w:val="en-GB"/>
        </w:rPr>
        <w:t xml:space="preserve"> values used</w:t>
      </w:r>
      <w:r w:rsidR="005664F5">
        <w:rPr>
          <w:lang w:val="en-GB"/>
        </w:rPr>
        <w:t xml:space="preserve"> </w:t>
      </w:r>
      <w:r w:rsidR="00291177">
        <w:rPr>
          <w:lang w:val="en-GB"/>
        </w:rPr>
        <w:t>in this work are those reported for</w:t>
      </w:r>
      <w:r w:rsidR="00787D7F">
        <w:rPr>
          <w:lang w:val="en-GB"/>
        </w:rPr>
        <w:t xml:space="preserve"> </w:t>
      </w:r>
      <w:r w:rsidR="00750910">
        <w:rPr>
          <w:lang w:val="en-GB"/>
        </w:rPr>
        <w:t xml:space="preserve">a </w:t>
      </w:r>
      <w:r w:rsidR="00750910" w:rsidRPr="00750910">
        <w:rPr>
          <w:i/>
          <w:iCs/>
          <w:lang w:val="en-GB"/>
        </w:rPr>
        <w:t>Methylocystis</w:t>
      </w:r>
      <w:r w:rsidR="00750910">
        <w:rPr>
          <w:lang w:val="en-GB"/>
        </w:rPr>
        <w:t>-dominated culture</w:t>
      </w:r>
      <w:r w:rsidR="00291177">
        <w:rPr>
          <w:lang w:val="en-GB"/>
        </w:rPr>
        <w:t xml:space="preserve"> </w:t>
      </w:r>
      <w:r>
        <w:rPr>
          <w:lang w:val="en-GB"/>
        </w:rPr>
        <w:t xml:space="preserve">and </w:t>
      </w:r>
      <w:r w:rsidR="00750910">
        <w:rPr>
          <w:lang w:val="en-GB"/>
        </w:rPr>
        <w:t xml:space="preserve">account </w:t>
      </w:r>
      <w:r w:rsidR="00670874">
        <w:rPr>
          <w:lang w:val="en-GB"/>
        </w:rPr>
        <w:t xml:space="preserve">for </w:t>
      </w:r>
      <w:r>
        <w:rPr>
          <w:lang w:val="en-GB"/>
        </w:rPr>
        <w:t>0.</w:t>
      </w:r>
      <w:r w:rsidR="00787D7F">
        <w:rPr>
          <w:lang w:val="en-GB"/>
        </w:rPr>
        <w:t>27</w:t>
      </w:r>
      <w:r>
        <w:rPr>
          <w:lang w:val="en-GB"/>
        </w:rPr>
        <w:t xml:space="preserve"> and 0.</w:t>
      </w:r>
      <w:r w:rsidR="00787D7F">
        <w:rPr>
          <w:lang w:val="en-GB"/>
        </w:rPr>
        <w:t>73</w:t>
      </w:r>
      <w:r>
        <w:rPr>
          <w:lang w:val="en-GB"/>
        </w:rPr>
        <w:t xml:space="preserve">, </w:t>
      </w:r>
      <w:r w:rsidR="00DB4892">
        <w:rPr>
          <w:lang w:val="en-GB"/>
        </w:rPr>
        <w:t>respectively</w:t>
      </w:r>
      <w:r w:rsidR="00291177">
        <w:rPr>
          <w:lang w:val="en-GB"/>
        </w:rPr>
        <w:t>. Moreover, since the growth of this strain was reported to be linear in time, the reaction</w:t>
      </w:r>
      <w:r w:rsidR="00663493">
        <w:rPr>
          <w:lang w:val="en-GB"/>
        </w:rPr>
        <w:t xml:space="preserve"> kinetics</w:t>
      </w:r>
      <w:r w:rsidR="00291177">
        <w:rPr>
          <w:lang w:val="en-GB"/>
        </w:rPr>
        <w:t xml:space="preserve"> was assumed </w:t>
      </w:r>
      <w:r w:rsidR="00750910">
        <w:rPr>
          <w:lang w:val="en-GB"/>
        </w:rPr>
        <w:t>a</w:t>
      </w:r>
      <w:r w:rsidR="00291177">
        <w:rPr>
          <w:lang w:val="en-GB"/>
        </w:rPr>
        <w:t xml:space="preserve"> zero-order type</w:t>
      </w:r>
      <w:r w:rsidR="00670874">
        <w:rPr>
          <w:lang w:val="en-GB"/>
        </w:rPr>
        <w:t>,</w:t>
      </w:r>
      <w:r w:rsidR="00291177">
        <w:rPr>
          <w:lang w:val="en-GB"/>
        </w:rPr>
        <w:t xml:space="preserve"> and the kinetic constant calculated </w:t>
      </w:r>
      <w:r w:rsidR="00750910">
        <w:rPr>
          <w:lang w:val="en-GB"/>
        </w:rPr>
        <w:t>was</w:t>
      </w:r>
      <w:r>
        <w:rPr>
          <w:lang w:val="en-GB"/>
        </w:rPr>
        <w:t xml:space="preserve"> 0.000</w:t>
      </w:r>
      <w:r w:rsidR="00787D7F">
        <w:rPr>
          <w:lang w:val="en-GB"/>
        </w:rPr>
        <w:t>106</w:t>
      </w:r>
      <w:r>
        <w:rPr>
          <w:lang w:val="en-GB"/>
        </w:rPr>
        <w:t xml:space="preserve"> </w:t>
      </w:r>
      <w:r w:rsidR="00291177">
        <w:rPr>
          <w:lang w:val="en-GB"/>
        </w:rPr>
        <w:t>kmol m</w:t>
      </w:r>
      <w:r w:rsidR="00291177" w:rsidRPr="00787D7F">
        <w:rPr>
          <w:vertAlign w:val="superscript"/>
          <w:lang w:val="en-GB"/>
        </w:rPr>
        <w:t>-3</w:t>
      </w:r>
      <w:r w:rsidR="00291177">
        <w:rPr>
          <w:lang w:val="en-GB"/>
        </w:rPr>
        <w:t>h</w:t>
      </w:r>
      <w:r w:rsidR="00291177" w:rsidRPr="00787D7F">
        <w:rPr>
          <w:vertAlign w:val="superscript"/>
          <w:lang w:val="en-GB"/>
        </w:rPr>
        <w:t>-1</w:t>
      </w:r>
      <w:r w:rsidR="00291177">
        <w:rPr>
          <w:lang w:val="en-GB"/>
        </w:rPr>
        <w:t xml:space="preserve">. </w:t>
      </w:r>
    </w:p>
    <w:p w14:paraId="11375037" w14:textId="77777777" w:rsidR="00291177" w:rsidRPr="005664F5" w:rsidRDefault="00291177" w:rsidP="006852B1">
      <w:pPr>
        <w:pStyle w:val="CETBodytext"/>
        <w:rPr>
          <w:lang w:val="en-GB"/>
        </w:rPr>
      </w:pPr>
    </w:p>
    <w:p w14:paraId="18BAFA6F" w14:textId="36943E79" w:rsidR="00453E24" w:rsidRDefault="006852B1" w:rsidP="00453E24">
      <w:pPr>
        <w:pStyle w:val="CETheadingx"/>
      </w:pPr>
      <w:r>
        <w:t>P</w:t>
      </w:r>
      <w:r w:rsidR="00670F26">
        <w:t>HB-co-HV accumulation</w:t>
      </w:r>
      <w:r w:rsidR="00886ADE">
        <w:t xml:space="preserve"> from methane </w:t>
      </w:r>
    </w:p>
    <w:p w14:paraId="78D06574" w14:textId="7DDB347D" w:rsidR="009B55E2" w:rsidRDefault="00291177" w:rsidP="00291177">
      <w:pPr>
        <w:pStyle w:val="CETBodytext"/>
      </w:pPr>
      <w:r>
        <w:t xml:space="preserve">During the production of PHB-co-HV, a </w:t>
      </w:r>
      <w:r w:rsidR="008A7CD9">
        <w:t>nitrogen-</w:t>
      </w:r>
      <w:r>
        <w:t>deprived mineral salt medium was considered, and a gas stream containing methane</w:t>
      </w:r>
      <w:r w:rsidR="00A4279F">
        <w:t xml:space="preserve"> and</w:t>
      </w:r>
      <w:r>
        <w:t xml:space="preserve"> oxygen </w:t>
      </w:r>
      <w:r w:rsidR="00A4279F">
        <w:t xml:space="preserve">(1:2 v/v) </w:t>
      </w:r>
      <w:r>
        <w:t>was fed to the reactor (</w:t>
      </w:r>
      <w:r w:rsidR="00C603F8">
        <w:t>Table</w:t>
      </w:r>
      <w:r>
        <w:t xml:space="preserve"> 2), which was operated at </w:t>
      </w:r>
      <w:r w:rsidR="00A4279F">
        <w:t>27</w:t>
      </w:r>
      <w:r w:rsidR="008A7CD9">
        <w:t xml:space="preserve"> </w:t>
      </w:r>
      <w:r>
        <w:t>°C and 1</w:t>
      </w:r>
      <w:r w:rsidR="008A7CD9">
        <w:t xml:space="preserve"> </w:t>
      </w:r>
      <w:r>
        <w:t>bar</w:t>
      </w:r>
      <w:r w:rsidR="00787D7F">
        <w:t xml:space="preserve"> for 96</w:t>
      </w:r>
      <w:r w:rsidR="008A7CD9">
        <w:t xml:space="preserve"> </w:t>
      </w:r>
      <w:r w:rsidR="00787D7F">
        <w:t>h</w:t>
      </w:r>
      <w:r>
        <w:t>.</w:t>
      </w:r>
      <w:r w:rsidR="009B55E2">
        <w:t xml:space="preserve"> Valeric acid at 100 and 400 ppm was supplemented as </w:t>
      </w:r>
      <w:r w:rsidR="008A7CD9">
        <w:t xml:space="preserve">a </w:t>
      </w:r>
      <w:r w:rsidR="009B55E2">
        <w:t xml:space="preserve">co-substrate to promote the formation of 3-HV monomers. </w:t>
      </w:r>
    </w:p>
    <w:p w14:paraId="4EF14DF8" w14:textId="0FF5E46F" w:rsidR="00C603F8" w:rsidRPr="00B57B36" w:rsidRDefault="00C603F8" w:rsidP="00C603F8">
      <w:pPr>
        <w:pStyle w:val="CETTabletitle"/>
      </w:pPr>
      <w:r w:rsidRPr="00B57B36">
        <w:t xml:space="preserve">Table </w:t>
      </w:r>
      <w:r w:rsidR="00750910">
        <w:t>3</w:t>
      </w:r>
      <w:r w:rsidRPr="00B57B36">
        <w:t xml:space="preserve">: </w:t>
      </w:r>
      <w:r w:rsidR="00ED06E4">
        <w:t>Description of the accumulation unit streams</w:t>
      </w:r>
      <w:r w:rsidR="005F3734">
        <w:t>.</w:t>
      </w:r>
    </w:p>
    <w:tbl>
      <w:tblPr>
        <w:tblW w:w="836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76"/>
        <w:gridCol w:w="88"/>
        <w:gridCol w:w="1189"/>
        <w:gridCol w:w="1611"/>
        <w:gridCol w:w="1189"/>
        <w:gridCol w:w="1611"/>
      </w:tblGrid>
      <w:tr w:rsidR="00930301" w:rsidRPr="00B57B36" w14:paraId="72E32F7F" w14:textId="77777777" w:rsidTr="005B4C1F">
        <w:tc>
          <w:tcPr>
            <w:tcW w:w="2311" w:type="dxa"/>
            <w:tcBorders>
              <w:top w:val="single" w:sz="12" w:space="0" w:color="008000"/>
              <w:bottom w:val="single" w:sz="6" w:space="0" w:color="008000"/>
            </w:tcBorders>
            <w:shd w:val="clear" w:color="auto" w:fill="FFFFFF"/>
          </w:tcPr>
          <w:p w14:paraId="1A48F0A6" w14:textId="31D9989F" w:rsidR="00C603F8" w:rsidRPr="00B57B36" w:rsidRDefault="00C603F8" w:rsidP="00C603F8">
            <w:pPr>
              <w:pStyle w:val="CETBodytext"/>
              <w:jc w:val="left"/>
              <w:rPr>
                <w:lang w:val="en-GB"/>
              </w:rPr>
            </w:pPr>
            <w:r>
              <w:rPr>
                <w:lang w:val="en-GB"/>
              </w:rPr>
              <w:t>Accumulation reactor</w:t>
            </w:r>
          </w:p>
        </w:tc>
        <w:tc>
          <w:tcPr>
            <w:tcW w:w="99" w:type="dxa"/>
            <w:tcBorders>
              <w:top w:val="single" w:sz="12" w:space="0" w:color="008000"/>
              <w:bottom w:val="single" w:sz="6" w:space="0" w:color="008000"/>
            </w:tcBorders>
            <w:shd w:val="clear" w:color="auto" w:fill="FFFFFF"/>
          </w:tcPr>
          <w:p w14:paraId="40331E11" w14:textId="77777777" w:rsidR="00C603F8" w:rsidRPr="00B57B36" w:rsidRDefault="00C603F8" w:rsidP="00C603F8">
            <w:pPr>
              <w:pStyle w:val="CETBodytext"/>
              <w:jc w:val="left"/>
              <w:rPr>
                <w:lang w:val="en-GB"/>
              </w:rPr>
            </w:pPr>
          </w:p>
        </w:tc>
        <w:tc>
          <w:tcPr>
            <w:tcW w:w="1276" w:type="dxa"/>
            <w:tcBorders>
              <w:top w:val="single" w:sz="12" w:space="0" w:color="008000"/>
              <w:bottom w:val="single" w:sz="6" w:space="0" w:color="008000"/>
            </w:tcBorders>
            <w:shd w:val="clear" w:color="auto" w:fill="FFFFFF"/>
          </w:tcPr>
          <w:p w14:paraId="7B44C3B4" w14:textId="30AC1BAB" w:rsidR="00C603F8" w:rsidRPr="00B57B36" w:rsidRDefault="00C603F8" w:rsidP="00C603F8">
            <w:pPr>
              <w:pStyle w:val="CETBodytext"/>
              <w:jc w:val="left"/>
              <w:rPr>
                <w:lang w:val="en-GB"/>
              </w:rPr>
            </w:pPr>
            <w:r>
              <w:rPr>
                <w:lang w:val="en-GB"/>
              </w:rPr>
              <w:t>G</w:t>
            </w:r>
            <w:r w:rsidR="00ED06E4" w:rsidRPr="00ED06E4">
              <w:rPr>
                <w:vertAlign w:val="subscript"/>
                <w:lang w:val="en-GB"/>
              </w:rPr>
              <w:t>PHB-co-HV</w:t>
            </w:r>
            <w:r>
              <w:rPr>
                <w:lang w:val="en-GB"/>
              </w:rPr>
              <w:t>-in</w:t>
            </w:r>
          </w:p>
        </w:tc>
        <w:tc>
          <w:tcPr>
            <w:tcW w:w="1701" w:type="dxa"/>
            <w:tcBorders>
              <w:top w:val="single" w:sz="12" w:space="0" w:color="008000"/>
              <w:bottom w:val="single" w:sz="6" w:space="0" w:color="008000"/>
            </w:tcBorders>
            <w:shd w:val="clear" w:color="auto" w:fill="FFFFFF"/>
          </w:tcPr>
          <w:p w14:paraId="1814C176" w14:textId="1A1DB7F2" w:rsidR="00C603F8" w:rsidRPr="00B57B36" w:rsidRDefault="00C603F8" w:rsidP="00C603F8">
            <w:pPr>
              <w:pStyle w:val="CETBodytext"/>
              <w:jc w:val="left"/>
              <w:rPr>
                <w:lang w:val="en-GB"/>
              </w:rPr>
            </w:pPr>
            <w:r>
              <w:rPr>
                <w:lang w:val="en-GB"/>
              </w:rPr>
              <w:t>L</w:t>
            </w:r>
            <w:r w:rsidR="00ED06E4" w:rsidRPr="00ED06E4">
              <w:rPr>
                <w:vertAlign w:val="subscript"/>
                <w:lang w:val="en-GB"/>
              </w:rPr>
              <w:t>PHB-co-HV</w:t>
            </w:r>
            <w:r>
              <w:rPr>
                <w:lang w:val="en-GB"/>
              </w:rPr>
              <w:t>-in</w:t>
            </w:r>
          </w:p>
        </w:tc>
        <w:tc>
          <w:tcPr>
            <w:tcW w:w="1276" w:type="dxa"/>
            <w:tcBorders>
              <w:top w:val="single" w:sz="12" w:space="0" w:color="008000"/>
              <w:bottom w:val="single" w:sz="6" w:space="0" w:color="008000"/>
            </w:tcBorders>
            <w:shd w:val="clear" w:color="auto" w:fill="FFFFFF"/>
          </w:tcPr>
          <w:p w14:paraId="6F4E8316" w14:textId="01268ECB" w:rsidR="00C603F8" w:rsidRPr="00B57B36" w:rsidRDefault="00C603F8" w:rsidP="00C603F8">
            <w:pPr>
              <w:pStyle w:val="CETBodytext"/>
              <w:ind w:right="-1"/>
              <w:jc w:val="left"/>
              <w:rPr>
                <w:rFonts w:cs="Arial"/>
                <w:szCs w:val="18"/>
                <w:lang w:val="en-GB"/>
              </w:rPr>
            </w:pPr>
            <w:r>
              <w:rPr>
                <w:rFonts w:cs="Arial"/>
                <w:szCs w:val="18"/>
                <w:lang w:val="en-GB"/>
              </w:rPr>
              <w:t>G</w:t>
            </w:r>
            <w:r w:rsidR="00ED06E4" w:rsidRPr="00ED06E4">
              <w:rPr>
                <w:vertAlign w:val="subscript"/>
                <w:lang w:val="en-GB"/>
              </w:rPr>
              <w:t>PHB-co-HV</w:t>
            </w:r>
            <w:r>
              <w:rPr>
                <w:rFonts w:cs="Arial"/>
                <w:szCs w:val="18"/>
                <w:lang w:val="en-GB"/>
              </w:rPr>
              <w:t>-out</w:t>
            </w:r>
          </w:p>
        </w:tc>
        <w:tc>
          <w:tcPr>
            <w:tcW w:w="1701" w:type="dxa"/>
            <w:tcBorders>
              <w:top w:val="single" w:sz="12" w:space="0" w:color="008000"/>
              <w:bottom w:val="single" w:sz="6" w:space="0" w:color="008000"/>
            </w:tcBorders>
            <w:shd w:val="clear" w:color="auto" w:fill="FFFFFF"/>
          </w:tcPr>
          <w:p w14:paraId="3207DE2D" w14:textId="3F40A6FC" w:rsidR="00C603F8" w:rsidRPr="00B57B36" w:rsidRDefault="00C603F8" w:rsidP="00A82292">
            <w:pPr>
              <w:pStyle w:val="CETBodytext"/>
              <w:ind w:right="-1"/>
              <w:rPr>
                <w:rFonts w:cs="Arial"/>
                <w:szCs w:val="18"/>
                <w:lang w:val="en-GB"/>
              </w:rPr>
            </w:pPr>
            <w:r>
              <w:rPr>
                <w:rFonts w:cs="Arial"/>
                <w:szCs w:val="18"/>
                <w:lang w:val="en-GB"/>
              </w:rPr>
              <w:t>L</w:t>
            </w:r>
            <w:r w:rsidR="00ED06E4" w:rsidRPr="00ED06E4">
              <w:rPr>
                <w:vertAlign w:val="subscript"/>
                <w:lang w:val="en-GB"/>
              </w:rPr>
              <w:t>PHB-co-HV</w:t>
            </w:r>
            <w:r>
              <w:rPr>
                <w:rFonts w:cs="Arial"/>
                <w:szCs w:val="18"/>
                <w:lang w:val="en-GB"/>
              </w:rPr>
              <w:t>-out</w:t>
            </w:r>
          </w:p>
        </w:tc>
      </w:tr>
      <w:tr w:rsidR="00930301" w:rsidRPr="00B57B36" w14:paraId="66D9AB66" w14:textId="77777777" w:rsidTr="005B4C1F">
        <w:tc>
          <w:tcPr>
            <w:tcW w:w="2311" w:type="dxa"/>
            <w:vMerge w:val="restart"/>
            <w:shd w:val="clear" w:color="auto" w:fill="FFFFFF"/>
          </w:tcPr>
          <w:p w14:paraId="10A22276" w14:textId="60D705EA" w:rsidR="00ED06E4" w:rsidRPr="00B57B36" w:rsidRDefault="00930301" w:rsidP="00C603F8">
            <w:pPr>
              <w:pStyle w:val="CETBodytext"/>
              <w:jc w:val="left"/>
              <w:rPr>
                <w:lang w:val="en-GB"/>
              </w:rPr>
            </w:pPr>
            <w:r>
              <w:rPr>
                <w:noProof/>
                <w:lang w:val="es-ES" w:eastAsia="es-ES"/>
              </w:rPr>
              <w:drawing>
                <wp:inline distT="0" distB="0" distL="0" distR="0" wp14:anchorId="340AC9C9" wp14:editId="5317AB29">
                  <wp:extent cx="1699260" cy="1595600"/>
                  <wp:effectExtent l="0" t="0" r="0" b="508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48070" cy="1641433"/>
                          </a:xfrm>
                          <a:prstGeom prst="rect">
                            <a:avLst/>
                          </a:prstGeom>
                        </pic:spPr>
                      </pic:pic>
                    </a:graphicData>
                  </a:graphic>
                </wp:inline>
              </w:drawing>
            </w:r>
          </w:p>
        </w:tc>
        <w:tc>
          <w:tcPr>
            <w:tcW w:w="99" w:type="dxa"/>
            <w:shd w:val="clear" w:color="auto" w:fill="FFFFFF"/>
          </w:tcPr>
          <w:p w14:paraId="3D54A6AE" w14:textId="77777777" w:rsidR="00ED06E4" w:rsidRPr="00B57B36" w:rsidRDefault="00ED06E4" w:rsidP="00C603F8">
            <w:pPr>
              <w:pStyle w:val="CETBodytext"/>
              <w:jc w:val="left"/>
              <w:rPr>
                <w:lang w:val="en-GB"/>
              </w:rPr>
            </w:pPr>
          </w:p>
        </w:tc>
        <w:tc>
          <w:tcPr>
            <w:tcW w:w="1276" w:type="dxa"/>
            <w:vMerge w:val="restart"/>
            <w:shd w:val="clear" w:color="auto" w:fill="FFFFFF"/>
          </w:tcPr>
          <w:p w14:paraId="3710BE24" w14:textId="33BB9B48" w:rsidR="00ED06E4" w:rsidRPr="00B57B36" w:rsidRDefault="00ED06E4" w:rsidP="005B4C1F">
            <w:pPr>
              <w:pStyle w:val="CETBodytext"/>
              <w:jc w:val="left"/>
              <w:rPr>
                <w:lang w:val="en-GB"/>
              </w:rPr>
            </w:pPr>
            <w:r>
              <w:rPr>
                <w:lang w:val="en-GB"/>
              </w:rPr>
              <w:t>CH</w:t>
            </w:r>
            <w:r w:rsidRPr="00ED06E4">
              <w:rPr>
                <w:vertAlign w:val="subscript"/>
                <w:lang w:val="en-GB"/>
              </w:rPr>
              <w:t>4</w:t>
            </w:r>
            <w:r>
              <w:rPr>
                <w:lang w:val="en-GB"/>
              </w:rPr>
              <w:t>, O</w:t>
            </w:r>
            <w:r w:rsidRPr="00ED06E4">
              <w:rPr>
                <w:vertAlign w:val="subscript"/>
                <w:lang w:val="en-GB"/>
              </w:rPr>
              <w:t>2</w:t>
            </w:r>
          </w:p>
        </w:tc>
        <w:tc>
          <w:tcPr>
            <w:tcW w:w="1701" w:type="dxa"/>
            <w:shd w:val="clear" w:color="auto" w:fill="FFFFFF"/>
          </w:tcPr>
          <w:p w14:paraId="62A93A6D" w14:textId="5D79A741" w:rsidR="005B4C1F" w:rsidRDefault="008A7CD9" w:rsidP="005B4C1F">
            <w:pPr>
              <w:pStyle w:val="CETBodytext"/>
              <w:jc w:val="left"/>
              <w:rPr>
                <w:lang w:val="en-GB"/>
              </w:rPr>
            </w:pPr>
            <w:r>
              <w:rPr>
                <w:lang w:val="en-GB"/>
              </w:rPr>
              <w:t>Nutrient-</w:t>
            </w:r>
            <w:r w:rsidR="00ED06E4">
              <w:rPr>
                <w:lang w:val="en-GB"/>
              </w:rPr>
              <w:t>deprived medium containing</w:t>
            </w:r>
          </w:p>
          <w:p w14:paraId="778D29E8" w14:textId="44A1832B" w:rsidR="005B4C1F" w:rsidRDefault="00ED06E4" w:rsidP="005B4C1F">
            <w:pPr>
              <w:pStyle w:val="CETBodytext"/>
              <w:jc w:val="left"/>
              <w:rPr>
                <w:lang w:val="en-GB"/>
              </w:rPr>
            </w:pPr>
            <w:r>
              <w:rPr>
                <w:lang w:val="en-GB"/>
              </w:rPr>
              <w:t>the grown biomass, valeric acid</w:t>
            </w:r>
          </w:p>
          <w:p w14:paraId="185B4A8A" w14:textId="7D8DA270" w:rsidR="00ED06E4" w:rsidRPr="00B57B36" w:rsidRDefault="00ED06E4" w:rsidP="005B4C1F">
            <w:pPr>
              <w:pStyle w:val="CETBodytext"/>
              <w:jc w:val="left"/>
              <w:rPr>
                <w:lang w:val="en-GB"/>
              </w:rPr>
            </w:pPr>
            <w:r>
              <w:rPr>
                <w:lang w:val="en-GB"/>
              </w:rPr>
              <w:t>(100, 400 ppm)</w:t>
            </w:r>
          </w:p>
        </w:tc>
        <w:tc>
          <w:tcPr>
            <w:tcW w:w="1276" w:type="dxa"/>
            <w:shd w:val="clear" w:color="auto" w:fill="FFFFFF"/>
          </w:tcPr>
          <w:p w14:paraId="01475359" w14:textId="2BE0114C" w:rsidR="00ED06E4" w:rsidRPr="00B57B36" w:rsidRDefault="00ED06E4" w:rsidP="005B4C1F">
            <w:pPr>
              <w:pStyle w:val="CETBodytext"/>
              <w:ind w:right="-1"/>
              <w:jc w:val="left"/>
              <w:rPr>
                <w:rFonts w:cs="Arial"/>
                <w:szCs w:val="18"/>
                <w:lang w:val="en-GB"/>
              </w:rPr>
            </w:pPr>
            <w:r>
              <w:rPr>
                <w:rFonts w:cs="Arial"/>
                <w:szCs w:val="18"/>
                <w:lang w:val="en-GB"/>
              </w:rPr>
              <w:t>CH</w:t>
            </w:r>
            <w:r w:rsidRPr="00ED06E4">
              <w:rPr>
                <w:rFonts w:cs="Arial"/>
                <w:szCs w:val="18"/>
                <w:vertAlign w:val="subscript"/>
                <w:lang w:val="en-GB"/>
              </w:rPr>
              <w:t>4</w:t>
            </w:r>
            <w:r>
              <w:rPr>
                <w:rFonts w:cs="Arial"/>
                <w:szCs w:val="18"/>
                <w:lang w:val="en-GB"/>
              </w:rPr>
              <w:t>, O</w:t>
            </w:r>
            <w:r w:rsidRPr="00ED06E4">
              <w:rPr>
                <w:rFonts w:cs="Arial"/>
                <w:szCs w:val="18"/>
                <w:vertAlign w:val="subscript"/>
                <w:lang w:val="en-GB"/>
              </w:rPr>
              <w:t>2</w:t>
            </w:r>
            <w:r>
              <w:rPr>
                <w:rFonts w:cs="Arial"/>
                <w:szCs w:val="18"/>
                <w:lang w:val="en-GB"/>
              </w:rPr>
              <w:t>, CO</w:t>
            </w:r>
            <w:r w:rsidRPr="00ED06E4">
              <w:rPr>
                <w:rFonts w:cs="Arial"/>
                <w:szCs w:val="18"/>
                <w:vertAlign w:val="subscript"/>
                <w:lang w:val="en-GB"/>
              </w:rPr>
              <w:t>2</w:t>
            </w:r>
          </w:p>
        </w:tc>
        <w:tc>
          <w:tcPr>
            <w:tcW w:w="1701" w:type="dxa"/>
            <w:shd w:val="clear" w:color="auto" w:fill="FFFFFF"/>
          </w:tcPr>
          <w:p w14:paraId="1D7B1007" w14:textId="15228F0C" w:rsidR="005B4C1F" w:rsidRDefault="00ED06E4" w:rsidP="005B4C1F">
            <w:pPr>
              <w:pStyle w:val="CETBodytext"/>
              <w:ind w:right="-1"/>
              <w:jc w:val="left"/>
              <w:rPr>
                <w:rFonts w:cs="Arial"/>
                <w:szCs w:val="18"/>
                <w:lang w:val="en-GB"/>
              </w:rPr>
            </w:pPr>
            <w:r>
              <w:rPr>
                <w:rFonts w:cs="Arial"/>
                <w:szCs w:val="18"/>
                <w:lang w:val="en-GB"/>
              </w:rPr>
              <w:t>Nutrient deprived</w:t>
            </w:r>
          </w:p>
          <w:p w14:paraId="28552E30" w14:textId="1F125A22" w:rsidR="00ED06E4" w:rsidRPr="00B57B36" w:rsidRDefault="005B4C1F" w:rsidP="005B4C1F">
            <w:pPr>
              <w:pStyle w:val="CETBodytext"/>
              <w:ind w:right="-1"/>
              <w:jc w:val="left"/>
              <w:rPr>
                <w:rFonts w:cs="Arial"/>
                <w:szCs w:val="18"/>
                <w:lang w:val="en-GB"/>
              </w:rPr>
            </w:pPr>
            <w:r>
              <w:rPr>
                <w:rFonts w:cs="Arial"/>
                <w:szCs w:val="18"/>
                <w:lang w:val="en-GB"/>
              </w:rPr>
              <w:t>m</w:t>
            </w:r>
            <w:r w:rsidR="00ED06E4">
              <w:rPr>
                <w:rFonts w:cs="Arial"/>
                <w:szCs w:val="18"/>
                <w:lang w:val="en-GB"/>
              </w:rPr>
              <w:t>edium</w:t>
            </w:r>
            <w:r>
              <w:rPr>
                <w:rFonts w:cs="Arial"/>
                <w:szCs w:val="18"/>
                <w:lang w:val="en-GB"/>
              </w:rPr>
              <w:t xml:space="preserve"> </w:t>
            </w:r>
            <w:r w:rsidR="00ED06E4">
              <w:rPr>
                <w:rFonts w:cs="Arial"/>
                <w:szCs w:val="18"/>
                <w:lang w:val="en-GB"/>
              </w:rPr>
              <w:t>containing biomass rich in PHB-co-HV</w:t>
            </w:r>
          </w:p>
        </w:tc>
      </w:tr>
      <w:tr w:rsidR="00930301" w:rsidRPr="00B57B36" w14:paraId="1DBB6478" w14:textId="77777777" w:rsidTr="005B4C1F">
        <w:tc>
          <w:tcPr>
            <w:tcW w:w="2311" w:type="dxa"/>
            <w:vMerge/>
            <w:shd w:val="clear" w:color="auto" w:fill="FFFFFF"/>
          </w:tcPr>
          <w:p w14:paraId="13ED11E3" w14:textId="77777777" w:rsidR="005B4C1F" w:rsidRDefault="005B4C1F" w:rsidP="00C603F8">
            <w:pPr>
              <w:pStyle w:val="CETBodytext"/>
              <w:jc w:val="left"/>
              <w:rPr>
                <w:noProof/>
              </w:rPr>
            </w:pPr>
          </w:p>
        </w:tc>
        <w:tc>
          <w:tcPr>
            <w:tcW w:w="99" w:type="dxa"/>
            <w:shd w:val="clear" w:color="auto" w:fill="FFFFFF"/>
          </w:tcPr>
          <w:p w14:paraId="08D3DB0E" w14:textId="77777777" w:rsidR="005B4C1F" w:rsidRPr="00B57B36" w:rsidRDefault="005B4C1F" w:rsidP="00C603F8">
            <w:pPr>
              <w:pStyle w:val="CETBodytext"/>
              <w:jc w:val="left"/>
              <w:rPr>
                <w:lang w:val="en-GB"/>
              </w:rPr>
            </w:pPr>
          </w:p>
        </w:tc>
        <w:tc>
          <w:tcPr>
            <w:tcW w:w="1276" w:type="dxa"/>
            <w:vMerge/>
            <w:shd w:val="clear" w:color="auto" w:fill="FFFFFF"/>
          </w:tcPr>
          <w:p w14:paraId="4287544B" w14:textId="77777777" w:rsidR="005B4C1F" w:rsidRDefault="005B4C1F" w:rsidP="005B4C1F">
            <w:pPr>
              <w:pStyle w:val="CETBodytext"/>
              <w:jc w:val="left"/>
              <w:rPr>
                <w:lang w:val="en-GB"/>
              </w:rPr>
            </w:pPr>
          </w:p>
        </w:tc>
        <w:tc>
          <w:tcPr>
            <w:tcW w:w="1701" w:type="dxa"/>
            <w:shd w:val="clear" w:color="auto" w:fill="FFFFFF"/>
          </w:tcPr>
          <w:p w14:paraId="5CB9A187" w14:textId="77777777" w:rsidR="005B4C1F" w:rsidRDefault="005B4C1F" w:rsidP="005B4C1F">
            <w:pPr>
              <w:pStyle w:val="CETBodytext"/>
              <w:jc w:val="left"/>
              <w:rPr>
                <w:lang w:val="en-GB"/>
              </w:rPr>
            </w:pPr>
          </w:p>
        </w:tc>
        <w:tc>
          <w:tcPr>
            <w:tcW w:w="1276" w:type="dxa"/>
            <w:shd w:val="clear" w:color="auto" w:fill="FFFFFF"/>
          </w:tcPr>
          <w:p w14:paraId="5876A18A" w14:textId="77777777" w:rsidR="005B4C1F" w:rsidRDefault="005B4C1F" w:rsidP="005B4C1F">
            <w:pPr>
              <w:pStyle w:val="CETBodytext"/>
              <w:ind w:right="-1"/>
              <w:jc w:val="left"/>
              <w:rPr>
                <w:rFonts w:cs="Arial"/>
                <w:szCs w:val="18"/>
                <w:lang w:val="en-GB"/>
              </w:rPr>
            </w:pPr>
          </w:p>
        </w:tc>
        <w:tc>
          <w:tcPr>
            <w:tcW w:w="1701" w:type="dxa"/>
            <w:shd w:val="clear" w:color="auto" w:fill="FFFFFF"/>
          </w:tcPr>
          <w:p w14:paraId="5A2021BE" w14:textId="77777777" w:rsidR="005B4C1F" w:rsidRDefault="005B4C1F" w:rsidP="005B4C1F">
            <w:pPr>
              <w:pStyle w:val="CETBodytext"/>
              <w:ind w:right="-1"/>
              <w:jc w:val="left"/>
              <w:rPr>
                <w:rFonts w:cs="Arial"/>
                <w:szCs w:val="18"/>
                <w:lang w:val="en-GB"/>
              </w:rPr>
            </w:pPr>
          </w:p>
        </w:tc>
      </w:tr>
      <w:tr w:rsidR="00930301" w:rsidRPr="00B57B36" w14:paraId="3145551B" w14:textId="77777777" w:rsidTr="005B4C1F">
        <w:tc>
          <w:tcPr>
            <w:tcW w:w="2311" w:type="dxa"/>
            <w:vMerge/>
            <w:shd w:val="clear" w:color="auto" w:fill="FFFFFF"/>
          </w:tcPr>
          <w:p w14:paraId="5F500385" w14:textId="77777777" w:rsidR="00ED06E4" w:rsidRPr="00B57B36" w:rsidRDefault="00ED06E4" w:rsidP="00C603F8">
            <w:pPr>
              <w:pStyle w:val="CETBodytext"/>
              <w:jc w:val="left"/>
              <w:rPr>
                <w:lang w:val="en-GB"/>
              </w:rPr>
            </w:pPr>
          </w:p>
        </w:tc>
        <w:tc>
          <w:tcPr>
            <w:tcW w:w="99" w:type="dxa"/>
            <w:shd w:val="clear" w:color="auto" w:fill="FFFFFF"/>
          </w:tcPr>
          <w:p w14:paraId="1BA3E155" w14:textId="77777777" w:rsidR="00ED06E4" w:rsidRPr="00B57B36" w:rsidRDefault="00ED06E4" w:rsidP="00C603F8">
            <w:pPr>
              <w:pStyle w:val="CETBodytext"/>
              <w:jc w:val="left"/>
              <w:rPr>
                <w:lang w:val="en-GB"/>
              </w:rPr>
            </w:pPr>
          </w:p>
        </w:tc>
        <w:tc>
          <w:tcPr>
            <w:tcW w:w="1276" w:type="dxa"/>
            <w:vMerge/>
            <w:shd w:val="clear" w:color="auto" w:fill="FFFFFF"/>
          </w:tcPr>
          <w:p w14:paraId="79082F73" w14:textId="77777777" w:rsidR="00ED06E4" w:rsidRDefault="00ED06E4" w:rsidP="005B4C1F">
            <w:pPr>
              <w:pStyle w:val="CETBodytext"/>
              <w:jc w:val="left"/>
              <w:rPr>
                <w:lang w:val="en-GB"/>
              </w:rPr>
            </w:pPr>
          </w:p>
        </w:tc>
        <w:tc>
          <w:tcPr>
            <w:tcW w:w="1701" w:type="dxa"/>
            <w:shd w:val="clear" w:color="auto" w:fill="FFFFFF"/>
          </w:tcPr>
          <w:p w14:paraId="4A114A1C" w14:textId="77777777" w:rsidR="00ED06E4" w:rsidRDefault="00ED06E4" w:rsidP="005B4C1F">
            <w:pPr>
              <w:pStyle w:val="CETBodytext"/>
              <w:jc w:val="left"/>
              <w:rPr>
                <w:lang w:val="en-GB"/>
              </w:rPr>
            </w:pPr>
          </w:p>
        </w:tc>
        <w:tc>
          <w:tcPr>
            <w:tcW w:w="1276" w:type="dxa"/>
            <w:shd w:val="clear" w:color="auto" w:fill="FFFFFF"/>
          </w:tcPr>
          <w:p w14:paraId="1454ED6A" w14:textId="77777777" w:rsidR="00ED06E4" w:rsidRDefault="00ED06E4" w:rsidP="005B4C1F">
            <w:pPr>
              <w:pStyle w:val="CETBodytext"/>
              <w:ind w:right="-1"/>
              <w:jc w:val="left"/>
              <w:rPr>
                <w:rFonts w:cs="Arial"/>
                <w:szCs w:val="18"/>
                <w:lang w:val="en-GB"/>
              </w:rPr>
            </w:pPr>
          </w:p>
        </w:tc>
        <w:tc>
          <w:tcPr>
            <w:tcW w:w="1701" w:type="dxa"/>
            <w:shd w:val="clear" w:color="auto" w:fill="FFFFFF"/>
          </w:tcPr>
          <w:p w14:paraId="1924BBCD" w14:textId="77777777" w:rsidR="00ED06E4" w:rsidRDefault="00ED06E4" w:rsidP="005B4C1F">
            <w:pPr>
              <w:pStyle w:val="CETBodytext"/>
              <w:ind w:right="-1"/>
              <w:jc w:val="left"/>
              <w:rPr>
                <w:rFonts w:cs="Arial"/>
                <w:szCs w:val="18"/>
                <w:lang w:val="en-GB"/>
              </w:rPr>
            </w:pPr>
          </w:p>
        </w:tc>
      </w:tr>
      <w:tr w:rsidR="00930301" w:rsidRPr="00B57B36" w14:paraId="550F7A0B" w14:textId="77777777" w:rsidTr="005B4C1F">
        <w:tc>
          <w:tcPr>
            <w:tcW w:w="2311" w:type="dxa"/>
            <w:vMerge/>
            <w:shd w:val="clear" w:color="auto" w:fill="FFFFFF"/>
          </w:tcPr>
          <w:p w14:paraId="516AF056" w14:textId="77777777" w:rsidR="00ED06E4" w:rsidRPr="00B57B36" w:rsidRDefault="00ED06E4" w:rsidP="00C603F8">
            <w:pPr>
              <w:pStyle w:val="CETBodytext"/>
              <w:jc w:val="left"/>
              <w:rPr>
                <w:lang w:val="en-GB"/>
              </w:rPr>
            </w:pPr>
          </w:p>
        </w:tc>
        <w:tc>
          <w:tcPr>
            <w:tcW w:w="99" w:type="dxa"/>
            <w:shd w:val="clear" w:color="auto" w:fill="FFFFFF"/>
          </w:tcPr>
          <w:p w14:paraId="0E92FB05" w14:textId="77777777" w:rsidR="00ED06E4" w:rsidRPr="00B57B36" w:rsidRDefault="00ED06E4" w:rsidP="00C603F8">
            <w:pPr>
              <w:pStyle w:val="CETBodytext"/>
              <w:jc w:val="left"/>
              <w:rPr>
                <w:lang w:val="en-GB"/>
              </w:rPr>
            </w:pPr>
          </w:p>
        </w:tc>
        <w:tc>
          <w:tcPr>
            <w:tcW w:w="1276" w:type="dxa"/>
            <w:vMerge/>
            <w:shd w:val="clear" w:color="auto" w:fill="FFFFFF"/>
          </w:tcPr>
          <w:p w14:paraId="37B4B83F" w14:textId="77777777" w:rsidR="00ED06E4" w:rsidRDefault="00ED06E4" w:rsidP="00C603F8">
            <w:pPr>
              <w:pStyle w:val="CETBodytext"/>
              <w:jc w:val="left"/>
              <w:rPr>
                <w:lang w:val="en-GB"/>
              </w:rPr>
            </w:pPr>
          </w:p>
        </w:tc>
        <w:tc>
          <w:tcPr>
            <w:tcW w:w="1701" w:type="dxa"/>
            <w:shd w:val="clear" w:color="auto" w:fill="FFFFFF"/>
          </w:tcPr>
          <w:p w14:paraId="2B0D2307" w14:textId="77777777" w:rsidR="00ED06E4" w:rsidRDefault="00ED06E4" w:rsidP="00C603F8">
            <w:pPr>
              <w:pStyle w:val="CETBodytext"/>
              <w:jc w:val="left"/>
              <w:rPr>
                <w:lang w:val="en-GB"/>
              </w:rPr>
            </w:pPr>
          </w:p>
        </w:tc>
        <w:tc>
          <w:tcPr>
            <w:tcW w:w="1276" w:type="dxa"/>
            <w:shd w:val="clear" w:color="auto" w:fill="FFFFFF"/>
          </w:tcPr>
          <w:p w14:paraId="32058ABA" w14:textId="77777777" w:rsidR="00ED06E4" w:rsidRDefault="00ED06E4" w:rsidP="00C603F8">
            <w:pPr>
              <w:pStyle w:val="CETBodytext"/>
              <w:ind w:right="-1"/>
              <w:jc w:val="left"/>
              <w:rPr>
                <w:rFonts w:cs="Arial"/>
                <w:szCs w:val="18"/>
                <w:lang w:val="en-GB"/>
              </w:rPr>
            </w:pPr>
          </w:p>
        </w:tc>
        <w:tc>
          <w:tcPr>
            <w:tcW w:w="1701" w:type="dxa"/>
            <w:shd w:val="clear" w:color="auto" w:fill="FFFFFF"/>
          </w:tcPr>
          <w:p w14:paraId="19A7CA7A" w14:textId="77777777" w:rsidR="00ED06E4" w:rsidRDefault="00ED06E4" w:rsidP="00A82292">
            <w:pPr>
              <w:pStyle w:val="CETBodytext"/>
              <w:ind w:right="-1"/>
              <w:rPr>
                <w:rFonts w:cs="Arial"/>
                <w:szCs w:val="18"/>
                <w:lang w:val="en-GB"/>
              </w:rPr>
            </w:pPr>
          </w:p>
        </w:tc>
      </w:tr>
    </w:tbl>
    <w:p w14:paraId="620C0714" w14:textId="053B3577" w:rsidR="00291177" w:rsidRDefault="009B55E2" w:rsidP="00291177">
      <w:pPr>
        <w:pStyle w:val="CETBodytext"/>
      </w:pPr>
      <w:r>
        <w:lastRenderedPageBreak/>
        <w:t>In the reaction considered, m</w:t>
      </w:r>
      <w:r w:rsidR="00291177">
        <w:t xml:space="preserve">ethane and oxygen </w:t>
      </w:r>
      <w:r w:rsidR="00750910">
        <w:t>are</w:t>
      </w:r>
      <w:r w:rsidR="00291177">
        <w:t xml:space="preserve"> consumed by the biomass to produce CO</w:t>
      </w:r>
      <w:r w:rsidR="00291177" w:rsidRPr="00DB4892">
        <w:rPr>
          <w:vertAlign w:val="subscript"/>
        </w:rPr>
        <w:t>2</w:t>
      </w:r>
      <w:r w:rsidR="00291177">
        <w:t xml:space="preserve"> and the polymer</w:t>
      </w:r>
      <w:r w:rsidR="00991D97">
        <w:t xml:space="preserve"> (</w:t>
      </w:r>
      <w:r w:rsidR="00291177">
        <w:t>C</w:t>
      </w:r>
      <w:r w:rsidR="00291177" w:rsidRPr="00DB4892">
        <w:rPr>
          <w:vertAlign w:val="subscript"/>
        </w:rPr>
        <w:t>4</w:t>
      </w:r>
      <w:r w:rsidR="00291177">
        <w:t>H</w:t>
      </w:r>
      <w:r w:rsidR="00291177" w:rsidRPr="00DB4892">
        <w:rPr>
          <w:vertAlign w:val="subscript"/>
        </w:rPr>
        <w:t>6</w:t>
      </w:r>
      <w:r w:rsidR="00291177">
        <w:t>O</w:t>
      </w:r>
      <w:r w:rsidR="00291177" w:rsidRPr="00DB4892">
        <w:rPr>
          <w:vertAlign w:val="subscript"/>
        </w:rPr>
        <w:t>2</w:t>
      </w:r>
      <w:r w:rsidR="00991D97">
        <w:t>)</w:t>
      </w:r>
      <w:r w:rsidR="00291177">
        <w:t xml:space="preserve">. </w:t>
      </w:r>
    </w:p>
    <w:p w14:paraId="23C57CF1" w14:textId="77777777" w:rsidR="00291177" w:rsidRPr="00291177" w:rsidRDefault="00291177" w:rsidP="00291177">
      <w:pPr>
        <w:pStyle w:val="CETBodytext"/>
      </w:pPr>
    </w:p>
    <w:p w14:paraId="4EDC8696" w14:textId="475386B0" w:rsidR="00453E24" w:rsidRPr="005F3734" w:rsidRDefault="00000000" w:rsidP="00670F26">
      <w:pPr>
        <w:pStyle w:val="CETnumberingbullets"/>
        <w:numPr>
          <w:ilvl w:val="0"/>
          <w:numId w:val="0"/>
        </w:numPr>
        <w:rPr>
          <w:lang w:val="it-IT"/>
        </w:rPr>
      </w:pPr>
      <m:oMath>
        <m:f>
          <m:fPr>
            <m:ctrlPr>
              <w:rPr>
                <w:rFonts w:ascii="Cambria Math" w:hAnsi="Cambria Math" w:cs="Arial"/>
              </w:rPr>
            </m:ctrlPr>
          </m:fPr>
          <m:num>
            <m:r>
              <m:rPr>
                <m:nor/>
              </m:rPr>
              <w:rPr>
                <w:rFonts w:cs="Arial"/>
                <w:lang w:val="it-IT"/>
              </w:rPr>
              <m:t>1</m:t>
            </m:r>
          </m:num>
          <m:den>
            <m:r>
              <m:rPr>
                <m:nor/>
              </m:rPr>
              <w:rPr>
                <w:rFonts w:cs="Arial"/>
                <w:lang w:val="it-IT"/>
              </w:rPr>
              <m:t>4</m:t>
            </m:r>
          </m:den>
        </m:f>
        <m:r>
          <m:rPr>
            <m:nor/>
          </m:rPr>
          <w:rPr>
            <w:rFonts w:cs="Arial"/>
            <w:lang w:val="it-IT"/>
          </w:rPr>
          <m:t>C</m:t>
        </m:r>
        <m:sSub>
          <m:sSubPr>
            <m:ctrlPr>
              <w:rPr>
                <w:rFonts w:ascii="Cambria Math" w:hAnsi="Cambria Math" w:cs="Arial"/>
              </w:rPr>
            </m:ctrlPr>
          </m:sSubPr>
          <m:e>
            <m:r>
              <m:rPr>
                <m:nor/>
              </m:rPr>
              <w:rPr>
                <w:rFonts w:cs="Arial"/>
                <w:lang w:val="it-IT"/>
              </w:rPr>
              <m:t>H</m:t>
            </m:r>
          </m:e>
          <m:sub>
            <m:r>
              <m:rPr>
                <m:nor/>
              </m:rPr>
              <w:rPr>
                <w:rFonts w:cs="Arial"/>
                <w:lang w:val="it-IT"/>
              </w:rPr>
              <m:t>4</m:t>
            </m:r>
          </m:sub>
        </m:sSub>
        <m:r>
          <m:rPr>
            <m:nor/>
          </m:rPr>
          <w:rPr>
            <w:rFonts w:cs="Arial"/>
            <w:lang w:val="it-IT"/>
          </w:rPr>
          <m:t>+</m:t>
        </m:r>
        <m:d>
          <m:dPr>
            <m:ctrlPr>
              <w:rPr>
                <w:rFonts w:ascii="Cambria Math" w:hAnsi="Cambria Math" w:cs="Arial"/>
              </w:rPr>
            </m:ctrlPr>
          </m:dPr>
          <m:e>
            <m:f>
              <m:fPr>
                <m:ctrlPr>
                  <w:rPr>
                    <w:rFonts w:ascii="Cambria Math" w:hAnsi="Cambria Math" w:cs="Arial"/>
                  </w:rPr>
                </m:ctrlPr>
              </m:fPr>
              <m:num>
                <m:r>
                  <m:rPr>
                    <m:nor/>
                  </m:rPr>
                  <w:rPr>
                    <w:rFonts w:cs="Arial"/>
                    <w:lang w:val="it-IT"/>
                  </w:rPr>
                  <m:t>1</m:t>
                </m:r>
              </m:num>
              <m:den>
                <m:r>
                  <m:rPr>
                    <m:nor/>
                  </m:rPr>
                  <w:rPr>
                    <w:rFonts w:cs="Arial"/>
                    <w:lang w:val="it-IT"/>
                  </w:rPr>
                  <m:t>4</m:t>
                </m:r>
              </m:den>
            </m:f>
            <m:r>
              <m:rPr>
                <m:nor/>
              </m:rPr>
              <w:rPr>
                <w:rFonts w:cs="Arial"/>
                <w:lang w:val="it-IT"/>
              </w:rPr>
              <m:t>+</m:t>
            </m:r>
            <m:f>
              <m:fPr>
                <m:ctrlPr>
                  <w:rPr>
                    <w:rFonts w:ascii="Cambria Math" w:hAnsi="Cambria Math" w:cs="Arial"/>
                  </w:rPr>
                </m:ctrlPr>
              </m:fPr>
              <m:num>
                <m:sSub>
                  <m:sSubPr>
                    <m:ctrlPr>
                      <w:rPr>
                        <w:rFonts w:ascii="Cambria Math" w:hAnsi="Cambria Math" w:cs="Arial"/>
                      </w:rPr>
                    </m:ctrlPr>
                  </m:sSubPr>
                  <m:e>
                    <m:r>
                      <m:rPr>
                        <m:nor/>
                      </m:rPr>
                      <w:rPr>
                        <w:rFonts w:cs="Arial"/>
                        <w:lang w:val="it-IT"/>
                      </w:rPr>
                      <m:t>f</m:t>
                    </m:r>
                  </m:e>
                  <m:sub>
                    <m:r>
                      <m:rPr>
                        <m:nor/>
                      </m:rPr>
                      <w:rPr>
                        <w:rFonts w:cs="Arial"/>
                        <w:lang w:val="it-IT"/>
                      </w:rPr>
                      <m:t>e</m:t>
                    </m:r>
                  </m:sub>
                </m:sSub>
              </m:num>
              <m:den>
                <m:r>
                  <m:rPr>
                    <m:nor/>
                  </m:rPr>
                  <w:rPr>
                    <w:rFonts w:cs="Arial"/>
                    <w:lang w:val="it-IT"/>
                  </w:rPr>
                  <m:t>4</m:t>
                </m:r>
              </m:den>
            </m:f>
          </m:e>
        </m:d>
        <m:sSub>
          <m:sSubPr>
            <m:ctrlPr>
              <w:rPr>
                <w:rFonts w:ascii="Cambria Math" w:hAnsi="Cambria Math" w:cs="Arial"/>
              </w:rPr>
            </m:ctrlPr>
          </m:sSubPr>
          <m:e>
            <m:r>
              <m:rPr>
                <m:nor/>
              </m:rPr>
              <w:rPr>
                <w:rFonts w:cs="Arial"/>
                <w:lang w:val="it-IT"/>
              </w:rPr>
              <m:t>O</m:t>
            </m:r>
          </m:e>
          <m:sub>
            <m:r>
              <m:rPr>
                <m:nor/>
              </m:rPr>
              <w:rPr>
                <w:rFonts w:cs="Arial"/>
                <w:lang w:val="it-IT"/>
              </w:rPr>
              <m:t>2</m:t>
            </m:r>
          </m:sub>
        </m:sSub>
        <m:r>
          <m:rPr>
            <m:nor/>
          </m:rPr>
          <w:rPr>
            <w:rFonts w:cs="Arial"/>
            <w:lang w:val="it-IT"/>
          </w:rPr>
          <m:t>→</m:t>
        </m:r>
        <m:d>
          <m:dPr>
            <m:ctrlPr>
              <w:rPr>
                <w:rFonts w:ascii="Cambria Math" w:hAnsi="Cambria Math" w:cs="Arial"/>
              </w:rPr>
            </m:ctrlPr>
          </m:dPr>
          <m:e>
            <m:f>
              <m:fPr>
                <m:ctrlPr>
                  <w:rPr>
                    <w:rFonts w:ascii="Cambria Math" w:hAnsi="Cambria Math" w:cs="Arial"/>
                  </w:rPr>
                </m:ctrlPr>
              </m:fPr>
              <m:num>
                <m:r>
                  <m:rPr>
                    <m:nor/>
                  </m:rPr>
                  <w:rPr>
                    <w:rFonts w:cs="Arial"/>
                    <w:lang w:val="it-IT"/>
                  </w:rPr>
                  <m:t>1</m:t>
                </m:r>
              </m:num>
              <m:den>
                <m:r>
                  <m:rPr>
                    <m:nor/>
                  </m:rPr>
                  <w:rPr>
                    <w:rFonts w:cs="Arial"/>
                    <w:lang w:val="it-IT"/>
                  </w:rPr>
                  <m:t>4</m:t>
                </m:r>
              </m:den>
            </m:f>
            <m:r>
              <m:rPr>
                <m:nor/>
              </m:rPr>
              <w:rPr>
                <w:rFonts w:cs="Arial"/>
                <w:lang w:val="it-IT"/>
              </w:rPr>
              <m:t>-</m:t>
            </m:r>
            <m:f>
              <m:fPr>
                <m:ctrlPr>
                  <w:rPr>
                    <w:rFonts w:ascii="Cambria Math" w:hAnsi="Cambria Math" w:cs="Arial"/>
                  </w:rPr>
                </m:ctrlPr>
              </m:fPr>
              <m:num>
                <m:r>
                  <m:rPr>
                    <m:nor/>
                  </m:rPr>
                  <w:rPr>
                    <w:rFonts w:cs="Arial"/>
                    <w:lang w:val="it-IT"/>
                  </w:rPr>
                  <m:t>4</m:t>
                </m:r>
                <m:sSub>
                  <m:sSubPr>
                    <m:ctrlPr>
                      <w:rPr>
                        <w:rFonts w:ascii="Cambria Math" w:hAnsi="Cambria Math" w:cs="Arial"/>
                      </w:rPr>
                    </m:ctrlPr>
                  </m:sSubPr>
                  <m:e>
                    <m:r>
                      <m:rPr>
                        <m:nor/>
                      </m:rPr>
                      <w:rPr>
                        <w:rFonts w:cs="Arial"/>
                        <w:lang w:val="it-IT"/>
                      </w:rPr>
                      <m:t>f</m:t>
                    </m:r>
                  </m:e>
                  <m:sub>
                    <m:r>
                      <m:rPr>
                        <m:nor/>
                      </m:rPr>
                      <w:rPr>
                        <w:rFonts w:cs="Arial"/>
                        <w:lang w:val="it-IT"/>
                      </w:rPr>
                      <m:t>s</m:t>
                    </m:r>
                  </m:sub>
                </m:sSub>
              </m:num>
              <m:den>
                <m:r>
                  <m:rPr>
                    <m:nor/>
                  </m:rPr>
                  <w:rPr>
                    <w:rFonts w:cs="Arial"/>
                    <w:lang w:val="it-IT"/>
                  </w:rPr>
                  <m:t>18</m:t>
                </m:r>
              </m:den>
            </m:f>
          </m:e>
        </m:d>
        <m:r>
          <m:rPr>
            <m:nor/>
          </m:rPr>
          <w:rPr>
            <w:rFonts w:cs="Arial"/>
            <w:lang w:val="it-IT"/>
          </w:rPr>
          <m:t>C</m:t>
        </m:r>
        <m:sSub>
          <m:sSubPr>
            <m:ctrlPr>
              <w:rPr>
                <w:rFonts w:ascii="Cambria Math" w:hAnsi="Cambria Math" w:cs="Arial"/>
              </w:rPr>
            </m:ctrlPr>
          </m:sSubPr>
          <m:e>
            <m:r>
              <m:rPr>
                <m:nor/>
              </m:rPr>
              <w:rPr>
                <w:rFonts w:cs="Arial"/>
                <w:lang w:val="it-IT"/>
              </w:rPr>
              <m:t>O</m:t>
            </m:r>
          </m:e>
          <m:sub>
            <m:r>
              <m:rPr>
                <m:nor/>
              </m:rPr>
              <w:rPr>
                <w:rFonts w:cs="Arial"/>
                <w:lang w:val="it-IT"/>
              </w:rPr>
              <m:t>2</m:t>
            </m:r>
          </m:sub>
        </m:sSub>
        <m:r>
          <m:rPr>
            <m:nor/>
          </m:rPr>
          <w:rPr>
            <w:rFonts w:cs="Arial"/>
            <w:lang w:val="it-IT"/>
          </w:rPr>
          <m:t>+</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m:rPr>
                        <m:nor/>
                      </m:rPr>
                      <w:rPr>
                        <w:rFonts w:cs="Arial"/>
                        <w:lang w:val="it-IT"/>
                      </w:rPr>
                      <m:t>f</m:t>
                    </m:r>
                  </m:e>
                  <m:sub>
                    <m:r>
                      <m:rPr>
                        <m:nor/>
                      </m:rPr>
                      <w:rPr>
                        <w:rFonts w:cs="Arial"/>
                        <w:lang w:val="it-IT"/>
                      </w:rPr>
                      <m:t>e</m:t>
                    </m:r>
                  </m:sub>
                </m:sSub>
              </m:num>
              <m:den>
                <m:r>
                  <m:rPr>
                    <m:nor/>
                  </m:rPr>
                  <w:rPr>
                    <w:rFonts w:cs="Arial"/>
                    <w:lang w:val="it-IT"/>
                  </w:rPr>
                  <m:t>2</m:t>
                </m:r>
              </m:den>
            </m:f>
            <m:r>
              <m:rPr>
                <m:nor/>
              </m:rPr>
              <w:rPr>
                <w:rFonts w:cs="Arial"/>
                <w:lang w:val="it-IT"/>
              </w:rPr>
              <m:t>+</m:t>
            </m:r>
            <m:f>
              <m:fPr>
                <m:ctrlPr>
                  <w:rPr>
                    <w:rFonts w:ascii="Cambria Math" w:hAnsi="Cambria Math" w:cs="Arial"/>
                  </w:rPr>
                </m:ctrlPr>
              </m:fPr>
              <m:num>
                <m:sSub>
                  <m:sSubPr>
                    <m:ctrlPr>
                      <w:rPr>
                        <w:rFonts w:ascii="Cambria Math" w:hAnsi="Cambria Math" w:cs="Arial"/>
                      </w:rPr>
                    </m:ctrlPr>
                  </m:sSubPr>
                  <m:e>
                    <m:r>
                      <m:rPr>
                        <m:nor/>
                      </m:rPr>
                      <w:rPr>
                        <w:rFonts w:cs="Arial"/>
                        <w:lang w:val="it-IT"/>
                      </w:rPr>
                      <m:t>f</m:t>
                    </m:r>
                  </m:e>
                  <m:sub>
                    <m:r>
                      <m:rPr>
                        <m:nor/>
                      </m:rPr>
                      <w:rPr>
                        <w:rFonts w:cs="Arial"/>
                        <w:lang w:val="it-IT"/>
                      </w:rPr>
                      <m:t>s</m:t>
                    </m:r>
                  </m:sub>
                </m:sSub>
              </m:num>
              <m:den>
                <m:r>
                  <m:rPr>
                    <m:nor/>
                  </m:rPr>
                  <w:rPr>
                    <w:rFonts w:cs="Arial"/>
                    <w:lang w:val="it-IT"/>
                  </w:rPr>
                  <m:t>3</m:t>
                </m:r>
              </m:den>
            </m:f>
          </m:e>
        </m:d>
        <m:sSub>
          <m:sSubPr>
            <m:ctrlPr>
              <w:rPr>
                <w:rFonts w:ascii="Cambria Math" w:hAnsi="Cambria Math" w:cs="Arial"/>
              </w:rPr>
            </m:ctrlPr>
          </m:sSubPr>
          <m:e>
            <m:r>
              <m:rPr>
                <m:nor/>
              </m:rPr>
              <w:rPr>
                <w:rFonts w:cs="Arial"/>
                <w:lang w:val="it-IT"/>
              </w:rPr>
              <m:t>H</m:t>
            </m:r>
          </m:e>
          <m:sub>
            <m:r>
              <m:rPr>
                <m:nor/>
              </m:rPr>
              <w:rPr>
                <w:rFonts w:cs="Arial"/>
                <w:lang w:val="it-IT"/>
              </w:rPr>
              <m:t>2</m:t>
            </m:r>
          </m:sub>
        </m:sSub>
        <m:r>
          <m:rPr>
            <m:nor/>
          </m:rPr>
          <w:rPr>
            <w:rFonts w:cs="Arial"/>
            <w:lang w:val="it-IT"/>
          </w:rPr>
          <m:t>O+</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m:rPr>
                        <m:nor/>
                      </m:rPr>
                      <w:rPr>
                        <w:rFonts w:cs="Arial"/>
                        <w:lang w:val="it-IT"/>
                      </w:rPr>
                      <m:t>f</m:t>
                    </m:r>
                  </m:e>
                  <m:sub>
                    <m:r>
                      <m:rPr>
                        <m:nor/>
                      </m:rPr>
                      <w:rPr>
                        <w:rFonts w:cs="Arial"/>
                        <w:lang w:val="it-IT"/>
                      </w:rPr>
                      <m:t>s</m:t>
                    </m:r>
                  </m:sub>
                </m:sSub>
              </m:num>
              <m:den>
                <m:r>
                  <m:rPr>
                    <m:nor/>
                  </m:rPr>
                  <w:rPr>
                    <w:rFonts w:cs="Arial"/>
                    <w:lang w:val="it-IT"/>
                  </w:rPr>
                  <m:t>18</m:t>
                </m:r>
              </m:den>
            </m:f>
          </m:e>
        </m:d>
        <m:sSub>
          <m:sSubPr>
            <m:ctrlPr>
              <w:rPr>
                <w:rFonts w:ascii="Cambria Math" w:hAnsi="Cambria Math" w:cs="Arial"/>
              </w:rPr>
            </m:ctrlPr>
          </m:sSubPr>
          <m:e>
            <m:r>
              <m:rPr>
                <m:nor/>
              </m:rPr>
              <w:rPr>
                <w:rFonts w:cs="Arial"/>
                <w:lang w:val="it-IT"/>
              </w:rPr>
              <m:t>C</m:t>
            </m:r>
          </m:e>
          <m:sub>
            <m:r>
              <m:rPr>
                <m:nor/>
              </m:rPr>
              <w:rPr>
                <w:rFonts w:cs="Arial"/>
                <w:lang w:val="it-IT"/>
              </w:rPr>
              <m:t>4</m:t>
            </m:r>
          </m:sub>
        </m:sSub>
        <m:sSub>
          <m:sSubPr>
            <m:ctrlPr>
              <w:rPr>
                <w:rFonts w:ascii="Cambria Math" w:hAnsi="Cambria Math" w:cs="Arial"/>
              </w:rPr>
            </m:ctrlPr>
          </m:sSubPr>
          <m:e>
            <m:r>
              <m:rPr>
                <m:nor/>
              </m:rPr>
              <w:rPr>
                <w:rFonts w:cs="Arial"/>
                <w:lang w:val="it-IT"/>
              </w:rPr>
              <m:t>H</m:t>
            </m:r>
          </m:e>
          <m:sub>
            <m:r>
              <m:rPr>
                <m:nor/>
              </m:rPr>
              <w:rPr>
                <w:rFonts w:cs="Arial"/>
                <w:lang w:val="it-IT"/>
              </w:rPr>
              <m:t>6</m:t>
            </m:r>
          </m:sub>
        </m:sSub>
        <m:sSub>
          <m:sSubPr>
            <m:ctrlPr>
              <w:rPr>
                <w:rFonts w:ascii="Cambria Math" w:hAnsi="Cambria Math" w:cs="Arial"/>
              </w:rPr>
            </m:ctrlPr>
          </m:sSubPr>
          <m:e>
            <m:r>
              <m:rPr>
                <m:nor/>
              </m:rPr>
              <w:rPr>
                <w:rFonts w:cs="Arial"/>
                <w:lang w:val="it-IT"/>
              </w:rPr>
              <m:t>O</m:t>
            </m:r>
          </m:e>
          <m:sub>
            <m:r>
              <m:rPr>
                <m:nor/>
              </m:rPr>
              <w:rPr>
                <w:rFonts w:cs="Arial"/>
                <w:lang w:val="it-IT"/>
              </w:rPr>
              <m:t xml:space="preserve">2  </m:t>
            </m:r>
          </m:sub>
        </m:sSub>
      </m:oMath>
      <w:r w:rsidR="005F3734" w:rsidRPr="005F3734">
        <w:rPr>
          <w:lang w:val="it-IT"/>
        </w:rPr>
        <w:t xml:space="preserve"> </w:t>
      </w:r>
      <w:r w:rsidR="005F3734">
        <w:rPr>
          <w:lang w:val="it-IT"/>
        </w:rPr>
        <w:t xml:space="preserve">                                                                       (2)</w:t>
      </w:r>
    </w:p>
    <w:p w14:paraId="212F1E2F" w14:textId="77777777" w:rsidR="009B55E2" w:rsidRPr="00886ADE" w:rsidRDefault="009B55E2" w:rsidP="00670F26">
      <w:pPr>
        <w:pStyle w:val="CETnumberingbullets"/>
        <w:numPr>
          <w:ilvl w:val="0"/>
          <w:numId w:val="0"/>
        </w:numPr>
        <w:rPr>
          <w:lang w:val="it-IT"/>
        </w:rPr>
      </w:pPr>
    </w:p>
    <w:p w14:paraId="129F5439" w14:textId="062617ED" w:rsidR="009B55E2" w:rsidRDefault="009B55E2" w:rsidP="005F3734">
      <w:pPr>
        <w:pStyle w:val="CETnumberingbullets"/>
        <w:numPr>
          <w:ilvl w:val="0"/>
          <w:numId w:val="0"/>
        </w:numPr>
        <w:jc w:val="both"/>
      </w:pPr>
      <w:r>
        <w:t xml:space="preserve">The partition coefficients used were measured experimentally for </w:t>
      </w:r>
      <w:r w:rsidR="00787D7F">
        <w:t xml:space="preserve">a </w:t>
      </w:r>
      <w:r w:rsidRPr="00B75D8A">
        <w:rPr>
          <w:i/>
          <w:iCs/>
        </w:rPr>
        <w:t>Methylocystis</w:t>
      </w:r>
      <w:r w:rsidR="00750910">
        <w:rPr>
          <w:i/>
          <w:iCs/>
        </w:rPr>
        <w:t>-</w:t>
      </w:r>
      <w:r w:rsidR="00787D7F">
        <w:t xml:space="preserve">dominated culture </w:t>
      </w:r>
      <w:r>
        <w:t>in the same conditions simulated (low and high valeric acid, methane as substrate</w:t>
      </w:r>
      <w:r w:rsidR="00B75D8A">
        <w:t>)</w:t>
      </w:r>
      <w:r>
        <w:t>. As for the growth phase, the kinetic constant was extrapolated from the literature</w:t>
      </w:r>
      <w:r w:rsidR="00192D84">
        <w:t>,</w:t>
      </w:r>
      <w:r>
        <w:t xml:space="preserve"> considering a zero-order reaction. </w:t>
      </w:r>
      <w:r w:rsidR="00B75D8A">
        <w:t xml:space="preserve">Table </w:t>
      </w:r>
      <w:r w:rsidR="00750910">
        <w:t>4</w:t>
      </w:r>
      <w:r w:rsidR="00B75D8A">
        <w:t xml:space="preserve"> reports the kinetic and transfer data used for these simulations</w:t>
      </w:r>
      <w:r w:rsidR="00AF42E3">
        <w:t xml:space="preserve">, which were calculated according to </w:t>
      </w:r>
      <w:r w:rsidR="00AF42E3">
        <w:fldChar w:fldCharType="begin" w:fldLock="1"/>
      </w:r>
      <w:r w:rsidR="00B6611A">
        <w:instrText>ADDIN CSL_CITATION {"citationItems":[{"id":"ITEM-1","itemData":{"DOI":"10.1016/j.nbt.2022.04.004","ISSN":"18764347","PMID":"35462002","abstract":"The pressing problem posed by plastic pollution has led to other, environmentally friendly alternatives, such as polyhydroxyalkanoates. This work proposes an innovative process to produce poly(3-hydroxybutyrate) by replacing expensive substrates, such as sugars, with methane. A two-step process was simulated: a first fermentation is performed in a continuous mode for 20 days to grow a strain belonging to the genus Methylocystis, while a second semi-continuous and nitrogen-limited fermentation is employed to induce the poly(3-hydroxybutyrate) accumulation within 12 days. The effects of the superficial gas velocity on the mass transfer and the poly(3-hydroxybutyrate) production yields were evaluated. Several scenarios were analyzed to optimize the geometry of the reactors and the methane utilization. The working volume of the reactors, as well as the presence of gas recycling stream, were shown to affect the global yields positively, while improving the aspect ratio from 8 to 19, with equal volume, lowered the fraction of poly(3-hydroxybutyrate) into the biomass by up to 37.5%.","author":[{"dropping-particle":"","family":"Amabile","given":"Claudia","non-dropping-particle":"","parse-names":false,"suffix":""},{"dropping-particle":"","family":"Abate","given":"Teresa","non-dropping-particle":"","parse-names":false,"suffix":""},{"dropping-particle":"De","family":"Crescenzo","given":"Carmen","non-dropping-particle":"","parse-names":false,"suffix":""},{"dropping-particle":"","family":"Sabbarese","given":"Simona","non-dropping-particle":"","parse-names":false,"suffix":""},{"dropping-particle":"","family":"Migliaccio","given":"Antimo","non-dropping-particle":"","parse-names":false,"suffix":""},{"dropping-particle":"","family":"Chianese","given":"Simeone","non-dropping-particle":"","parse-names":false,"suffix":""},{"dropping-particle":"","family":"Musmarra","given":"Dino","non-dropping-particle":"","parse-names":false,"suffix":""},{"dropping-particle":"","family":"Crescenzo","given":"Carmen","non-dropping-particle":"De","parse-names":false,"suffix":""},{"dropping-particle":"","family":"Sabbarese","given":"Simona","non-dropping-particle":"","parse-names":false,"suffix":""},{"dropping-particle":"","family":"Migliaccio","given":"Antimo","non-dropping-particle":"","parse-names":false,"suffix":""},{"dropping-particle":"","family":"Chianese","given":"Simeone","non-dropping-particle":"","parse-names":false,"suffix":""},{"dropping-particle":"","family":"Musmarra","given":"Dino","non-dropping-particle":"","parse-names":false,"suffix":""}],"container-title":"New Biotechnology","id":"ITEM-1","issue":"April","issued":{"date-parts":[["2022","9"]]},"page":"39-48","publisher":"Elsevier B.V.","title":"Poly(3-hydroxybutyrate) production from methane in bubble column bioreactors: Process simulation and design optimization","type":"article-journal","volume":"70"},"uris":["http://www.mendeley.com/documents/?uuid=e1a04b42-2aa8-4259-b8b7-3a1b09ecd697"]}],"mendeley":{"formattedCitation":"(Amabile et al., 2022a)","manualFormatting":"Amabile et al. (2022a)","plainTextFormattedCitation":"(Amabile et al., 2022a)","previouslyFormattedCitation":"(Amabile et al., 2022a)"},"properties":{"noteIndex":0},"schema":"https://github.com/citation-style-language/schema/raw/master/csl-citation.json"}</w:instrText>
      </w:r>
      <w:r w:rsidR="00AF42E3">
        <w:fldChar w:fldCharType="separate"/>
      </w:r>
      <w:r w:rsidR="00053BEE" w:rsidRPr="00053BEE">
        <w:rPr>
          <w:noProof/>
        </w:rPr>
        <w:t xml:space="preserve">Amabile et al. </w:t>
      </w:r>
      <w:r w:rsidR="00750910">
        <w:rPr>
          <w:noProof/>
        </w:rPr>
        <w:t>(</w:t>
      </w:r>
      <w:r w:rsidR="00053BEE" w:rsidRPr="00053BEE">
        <w:rPr>
          <w:noProof/>
        </w:rPr>
        <w:t>2022a)</w:t>
      </w:r>
      <w:r w:rsidR="00AF42E3">
        <w:fldChar w:fldCharType="end"/>
      </w:r>
      <w:r w:rsidR="00C603F8">
        <w:t>.</w:t>
      </w:r>
    </w:p>
    <w:p w14:paraId="5E79FB78" w14:textId="7D4227F0" w:rsidR="00C603F8" w:rsidRPr="00B57B36" w:rsidRDefault="00C603F8" w:rsidP="00C603F8">
      <w:pPr>
        <w:pStyle w:val="CETTabletitle"/>
      </w:pPr>
      <w:r w:rsidRPr="00B57B36">
        <w:t xml:space="preserve">Table </w:t>
      </w:r>
      <w:r w:rsidR="00750910">
        <w:t>4</w:t>
      </w:r>
      <w:r w:rsidRPr="00B57B36">
        <w:t xml:space="preserve">: </w:t>
      </w:r>
      <w:r w:rsidR="00DB4892">
        <w:t xml:space="preserve">kinetic and transfer parameters </w:t>
      </w:r>
      <w:r w:rsidR="00192D84">
        <w:t>used to simulate</w:t>
      </w:r>
      <w:r w:rsidR="00DB4892">
        <w:t xml:space="preserve"> PHB-co-HV accumulation</w:t>
      </w:r>
      <w:r w:rsidR="005F3734">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68"/>
        <w:gridCol w:w="1398"/>
        <w:gridCol w:w="1012"/>
      </w:tblGrid>
      <w:tr w:rsidR="00DB4892" w:rsidRPr="00B57B36" w14:paraId="09F7B005" w14:textId="77777777" w:rsidTr="0028384D">
        <w:tc>
          <w:tcPr>
            <w:tcW w:w="2268" w:type="dxa"/>
            <w:tcBorders>
              <w:top w:val="single" w:sz="12" w:space="0" w:color="008000"/>
              <w:bottom w:val="single" w:sz="4" w:space="0" w:color="auto"/>
            </w:tcBorders>
            <w:shd w:val="clear" w:color="auto" w:fill="FFFFFF"/>
          </w:tcPr>
          <w:p w14:paraId="08B11C43" w14:textId="1FA17101" w:rsidR="00DB4892" w:rsidRPr="00B57B36" w:rsidRDefault="00DB4892" w:rsidP="00A82292">
            <w:pPr>
              <w:pStyle w:val="CETBodytext"/>
              <w:rPr>
                <w:lang w:val="en-GB"/>
              </w:rPr>
            </w:pPr>
            <w:r>
              <w:rPr>
                <w:lang w:val="en-GB"/>
              </w:rPr>
              <w:t>Parameter</w:t>
            </w:r>
          </w:p>
        </w:tc>
        <w:tc>
          <w:tcPr>
            <w:tcW w:w="2410" w:type="dxa"/>
            <w:gridSpan w:val="2"/>
            <w:tcBorders>
              <w:top w:val="single" w:sz="12" w:space="0" w:color="008000"/>
              <w:bottom w:val="single" w:sz="4" w:space="0" w:color="auto"/>
            </w:tcBorders>
            <w:shd w:val="clear" w:color="auto" w:fill="FFFFFF"/>
          </w:tcPr>
          <w:p w14:paraId="5AF5C6BB" w14:textId="0FB632C6" w:rsidR="00DB4892" w:rsidRPr="00B57B36" w:rsidRDefault="00DB4892" w:rsidP="00A82292">
            <w:pPr>
              <w:pStyle w:val="CETBodytext"/>
              <w:ind w:right="-1"/>
              <w:rPr>
                <w:rFonts w:cs="Arial"/>
                <w:szCs w:val="18"/>
                <w:lang w:val="en-GB"/>
              </w:rPr>
            </w:pPr>
            <w:r>
              <w:rPr>
                <w:rFonts w:cs="Arial"/>
                <w:szCs w:val="18"/>
                <w:lang w:val="en-GB"/>
              </w:rPr>
              <w:t>Valeric acid [ppm]</w:t>
            </w:r>
          </w:p>
        </w:tc>
      </w:tr>
      <w:tr w:rsidR="00DB4892" w:rsidRPr="00B57B36" w14:paraId="73655F37" w14:textId="77777777" w:rsidTr="0028384D">
        <w:tc>
          <w:tcPr>
            <w:tcW w:w="2268" w:type="dxa"/>
            <w:tcBorders>
              <w:top w:val="single" w:sz="4" w:space="0" w:color="auto"/>
              <w:bottom w:val="single" w:sz="4" w:space="0" w:color="auto"/>
            </w:tcBorders>
            <w:shd w:val="clear" w:color="auto" w:fill="FFFFFF"/>
          </w:tcPr>
          <w:p w14:paraId="7E285833" w14:textId="7B119FF7" w:rsidR="00DB4892" w:rsidRPr="00B57B36" w:rsidRDefault="00DB4892" w:rsidP="00A82292">
            <w:pPr>
              <w:pStyle w:val="CETBodytext"/>
              <w:rPr>
                <w:lang w:val="en-GB"/>
              </w:rPr>
            </w:pPr>
          </w:p>
        </w:tc>
        <w:tc>
          <w:tcPr>
            <w:tcW w:w="1398" w:type="dxa"/>
            <w:tcBorders>
              <w:top w:val="single" w:sz="4" w:space="0" w:color="auto"/>
              <w:bottom w:val="single" w:sz="4" w:space="0" w:color="auto"/>
            </w:tcBorders>
            <w:shd w:val="clear" w:color="auto" w:fill="FFFFFF"/>
          </w:tcPr>
          <w:p w14:paraId="6CCC990E" w14:textId="3EC1719D" w:rsidR="00DB4892" w:rsidRPr="00B57B36" w:rsidRDefault="00DB4892" w:rsidP="00A82292">
            <w:pPr>
              <w:pStyle w:val="CETBodytext"/>
              <w:rPr>
                <w:lang w:val="en-GB"/>
              </w:rPr>
            </w:pPr>
            <w:r>
              <w:rPr>
                <w:lang w:val="en-GB"/>
              </w:rPr>
              <w:t>100</w:t>
            </w:r>
          </w:p>
        </w:tc>
        <w:tc>
          <w:tcPr>
            <w:tcW w:w="1012" w:type="dxa"/>
            <w:tcBorders>
              <w:top w:val="single" w:sz="4" w:space="0" w:color="auto"/>
              <w:bottom w:val="single" w:sz="4" w:space="0" w:color="auto"/>
            </w:tcBorders>
            <w:shd w:val="clear" w:color="auto" w:fill="FFFFFF"/>
          </w:tcPr>
          <w:p w14:paraId="0018AA19" w14:textId="073B949E" w:rsidR="00DB4892" w:rsidRPr="00B57B36" w:rsidRDefault="00DB4892" w:rsidP="00A82292">
            <w:pPr>
              <w:pStyle w:val="CETBodytext"/>
              <w:rPr>
                <w:lang w:val="en-GB"/>
              </w:rPr>
            </w:pPr>
            <w:r>
              <w:rPr>
                <w:lang w:val="en-GB"/>
              </w:rPr>
              <w:t>400</w:t>
            </w:r>
          </w:p>
        </w:tc>
      </w:tr>
      <w:tr w:rsidR="00DB4892" w:rsidRPr="00B57B36" w14:paraId="0519E619" w14:textId="77777777" w:rsidTr="0028384D">
        <w:tc>
          <w:tcPr>
            <w:tcW w:w="2268" w:type="dxa"/>
            <w:tcBorders>
              <w:top w:val="single" w:sz="4" w:space="0" w:color="auto"/>
            </w:tcBorders>
            <w:shd w:val="clear" w:color="auto" w:fill="FFFFFF"/>
          </w:tcPr>
          <w:p w14:paraId="74D94AAC" w14:textId="35875E86" w:rsidR="00DB4892" w:rsidRPr="00B57B36" w:rsidRDefault="00750910" w:rsidP="00A82292">
            <w:pPr>
              <w:pStyle w:val="CETBodytext"/>
              <w:rPr>
                <w:lang w:val="en-GB"/>
              </w:rPr>
            </w:pPr>
            <w:r>
              <w:rPr>
                <w:lang w:val="en-GB"/>
              </w:rPr>
              <w:t>k</w:t>
            </w:r>
            <w:r w:rsidR="00DB4892" w:rsidRPr="00750910">
              <w:rPr>
                <w:vertAlign w:val="subscript"/>
                <w:lang w:val="en-GB"/>
              </w:rPr>
              <w:t>kin</w:t>
            </w:r>
            <w:r w:rsidR="00DB4892">
              <w:rPr>
                <w:lang w:val="en-GB"/>
              </w:rPr>
              <w:t xml:space="preserve"> [kmol m</w:t>
            </w:r>
            <w:r w:rsidR="00DB4892" w:rsidRPr="00DB4892">
              <w:rPr>
                <w:vertAlign w:val="superscript"/>
                <w:lang w:val="en-GB"/>
              </w:rPr>
              <w:t>-3</w:t>
            </w:r>
            <w:r w:rsidR="00DB4892">
              <w:rPr>
                <w:lang w:val="en-GB"/>
              </w:rPr>
              <w:t>h</w:t>
            </w:r>
            <w:r w:rsidR="00DB4892" w:rsidRPr="00DB4892">
              <w:rPr>
                <w:vertAlign w:val="superscript"/>
                <w:lang w:val="en-GB"/>
              </w:rPr>
              <w:t>-1</w:t>
            </w:r>
            <w:r w:rsidR="00DB4892">
              <w:rPr>
                <w:lang w:val="en-GB"/>
              </w:rPr>
              <w:t>]</w:t>
            </w:r>
          </w:p>
        </w:tc>
        <w:tc>
          <w:tcPr>
            <w:tcW w:w="1398" w:type="dxa"/>
            <w:tcBorders>
              <w:top w:val="single" w:sz="4" w:space="0" w:color="auto"/>
            </w:tcBorders>
            <w:shd w:val="clear" w:color="auto" w:fill="FFFFFF"/>
          </w:tcPr>
          <w:p w14:paraId="4F129E45" w14:textId="07E9FB9B" w:rsidR="00DB4892" w:rsidRPr="00B57B36" w:rsidRDefault="00787D7F" w:rsidP="00A82292">
            <w:pPr>
              <w:pStyle w:val="CETBodytext"/>
              <w:rPr>
                <w:lang w:val="en-GB"/>
              </w:rPr>
            </w:pPr>
            <w:r>
              <w:rPr>
                <w:lang w:val="en-GB"/>
              </w:rPr>
              <w:t>1.10x10</w:t>
            </w:r>
            <w:r w:rsidRPr="00787D7F">
              <w:rPr>
                <w:vertAlign w:val="superscript"/>
                <w:lang w:val="en-GB"/>
              </w:rPr>
              <w:t>-4</w:t>
            </w:r>
          </w:p>
        </w:tc>
        <w:tc>
          <w:tcPr>
            <w:tcW w:w="1012" w:type="dxa"/>
            <w:tcBorders>
              <w:top w:val="single" w:sz="4" w:space="0" w:color="auto"/>
            </w:tcBorders>
            <w:shd w:val="clear" w:color="auto" w:fill="FFFFFF"/>
          </w:tcPr>
          <w:p w14:paraId="184EAB97" w14:textId="0AE438B5" w:rsidR="00DB4892" w:rsidRPr="00B57B36" w:rsidRDefault="00787D7F" w:rsidP="00A82292">
            <w:pPr>
              <w:pStyle w:val="CETBodytext"/>
              <w:rPr>
                <w:lang w:val="en-GB"/>
              </w:rPr>
            </w:pPr>
            <w:r>
              <w:rPr>
                <w:lang w:val="en-GB"/>
              </w:rPr>
              <w:t>6x10</w:t>
            </w:r>
            <w:r w:rsidRPr="00787D7F">
              <w:rPr>
                <w:vertAlign w:val="superscript"/>
                <w:lang w:val="en-GB"/>
              </w:rPr>
              <w:t>-5</w:t>
            </w:r>
          </w:p>
        </w:tc>
      </w:tr>
      <w:tr w:rsidR="00DB4892" w:rsidRPr="00B57B36" w14:paraId="7CF21426" w14:textId="77777777" w:rsidTr="00DB4892">
        <w:tc>
          <w:tcPr>
            <w:tcW w:w="2268" w:type="dxa"/>
            <w:shd w:val="clear" w:color="auto" w:fill="FFFFFF"/>
          </w:tcPr>
          <w:p w14:paraId="1302BB31" w14:textId="315F5934" w:rsidR="00DB4892" w:rsidRPr="00DB4892" w:rsidRDefault="00DB4892" w:rsidP="00A82292">
            <w:pPr>
              <w:pStyle w:val="CETBodytext"/>
              <w:ind w:right="-1"/>
              <w:rPr>
                <w:rFonts w:cs="Arial"/>
                <w:i/>
                <w:iCs/>
                <w:szCs w:val="18"/>
                <w:lang w:val="en-GB"/>
              </w:rPr>
            </w:pPr>
            <w:r w:rsidRPr="00DB4892">
              <w:rPr>
                <w:rFonts w:cs="Arial"/>
                <w:i/>
                <w:iCs/>
                <w:szCs w:val="18"/>
                <w:lang w:val="en-GB"/>
              </w:rPr>
              <w:t>f</w:t>
            </w:r>
            <w:r w:rsidRPr="00DB4892">
              <w:rPr>
                <w:rFonts w:cs="Arial"/>
                <w:i/>
                <w:iCs/>
                <w:szCs w:val="18"/>
                <w:vertAlign w:val="subscript"/>
                <w:lang w:val="en-GB"/>
              </w:rPr>
              <w:t>e</w:t>
            </w:r>
          </w:p>
        </w:tc>
        <w:tc>
          <w:tcPr>
            <w:tcW w:w="1398" w:type="dxa"/>
            <w:shd w:val="clear" w:color="auto" w:fill="FFFFFF"/>
          </w:tcPr>
          <w:p w14:paraId="6AD4042A" w14:textId="16FF446A" w:rsidR="00DB4892" w:rsidRPr="00B57B36" w:rsidRDefault="00787D7F" w:rsidP="00A82292">
            <w:pPr>
              <w:pStyle w:val="CETBodytext"/>
              <w:ind w:right="-1"/>
              <w:rPr>
                <w:rFonts w:cs="Arial"/>
                <w:szCs w:val="18"/>
                <w:lang w:val="en-GB"/>
              </w:rPr>
            </w:pPr>
            <w:r>
              <w:rPr>
                <w:rFonts w:cs="Arial"/>
                <w:szCs w:val="18"/>
                <w:lang w:val="en-GB"/>
              </w:rPr>
              <w:t>0.35</w:t>
            </w:r>
          </w:p>
        </w:tc>
        <w:tc>
          <w:tcPr>
            <w:tcW w:w="1012" w:type="dxa"/>
            <w:shd w:val="clear" w:color="auto" w:fill="FFFFFF"/>
          </w:tcPr>
          <w:p w14:paraId="62B0B664" w14:textId="6EAFFA80" w:rsidR="00DB4892" w:rsidRPr="00B57B36" w:rsidRDefault="00787D7F" w:rsidP="00A82292">
            <w:pPr>
              <w:pStyle w:val="CETBodytext"/>
              <w:ind w:right="-1"/>
              <w:rPr>
                <w:rFonts w:cs="Arial"/>
                <w:szCs w:val="18"/>
                <w:lang w:val="en-GB"/>
              </w:rPr>
            </w:pPr>
            <w:r>
              <w:rPr>
                <w:rFonts w:cs="Arial"/>
                <w:szCs w:val="18"/>
                <w:lang w:val="en-GB"/>
              </w:rPr>
              <w:t>0.45</w:t>
            </w:r>
          </w:p>
        </w:tc>
      </w:tr>
      <w:tr w:rsidR="00DB4892" w:rsidRPr="00B57B36" w14:paraId="2FAB7894" w14:textId="77777777" w:rsidTr="00DB4892">
        <w:tc>
          <w:tcPr>
            <w:tcW w:w="2268" w:type="dxa"/>
            <w:shd w:val="clear" w:color="auto" w:fill="FFFFFF"/>
          </w:tcPr>
          <w:p w14:paraId="4250336C" w14:textId="36EFF12E" w:rsidR="00DB4892" w:rsidRPr="00DB4892" w:rsidRDefault="00DB4892" w:rsidP="00A82292">
            <w:pPr>
              <w:pStyle w:val="CETBodytext"/>
              <w:ind w:right="-1"/>
              <w:rPr>
                <w:rFonts w:cs="Arial"/>
                <w:i/>
                <w:iCs/>
                <w:szCs w:val="18"/>
                <w:lang w:val="en-GB"/>
              </w:rPr>
            </w:pPr>
            <w:r w:rsidRPr="00DB4892">
              <w:rPr>
                <w:rFonts w:cs="Arial"/>
                <w:i/>
                <w:iCs/>
                <w:szCs w:val="18"/>
                <w:lang w:val="en-GB"/>
              </w:rPr>
              <w:t>f</w:t>
            </w:r>
            <w:r w:rsidRPr="00DB4892">
              <w:rPr>
                <w:rFonts w:cs="Arial"/>
                <w:i/>
                <w:iCs/>
                <w:szCs w:val="18"/>
                <w:vertAlign w:val="subscript"/>
                <w:lang w:val="en-GB"/>
              </w:rPr>
              <w:t>s</w:t>
            </w:r>
          </w:p>
        </w:tc>
        <w:tc>
          <w:tcPr>
            <w:tcW w:w="1398" w:type="dxa"/>
            <w:shd w:val="clear" w:color="auto" w:fill="FFFFFF"/>
          </w:tcPr>
          <w:p w14:paraId="19D199D1" w14:textId="79CD8A6C" w:rsidR="00DB4892" w:rsidRPr="00B57B36" w:rsidRDefault="00787D7F" w:rsidP="00A82292">
            <w:pPr>
              <w:pStyle w:val="CETBodytext"/>
              <w:ind w:right="-1"/>
              <w:rPr>
                <w:rFonts w:cs="Arial"/>
                <w:szCs w:val="18"/>
                <w:lang w:val="en-GB"/>
              </w:rPr>
            </w:pPr>
            <w:r>
              <w:rPr>
                <w:rFonts w:cs="Arial"/>
                <w:szCs w:val="18"/>
                <w:lang w:val="en-GB"/>
              </w:rPr>
              <w:t>0.65</w:t>
            </w:r>
          </w:p>
        </w:tc>
        <w:tc>
          <w:tcPr>
            <w:tcW w:w="1012" w:type="dxa"/>
            <w:shd w:val="clear" w:color="auto" w:fill="FFFFFF"/>
          </w:tcPr>
          <w:p w14:paraId="1906A9C4" w14:textId="387A7F61" w:rsidR="00DB4892" w:rsidRPr="00B57B36" w:rsidRDefault="00787D7F" w:rsidP="00A82292">
            <w:pPr>
              <w:pStyle w:val="CETBodytext"/>
              <w:ind w:right="-1"/>
              <w:rPr>
                <w:rFonts w:cs="Arial"/>
                <w:szCs w:val="18"/>
                <w:lang w:val="en-GB"/>
              </w:rPr>
            </w:pPr>
            <w:r>
              <w:rPr>
                <w:rFonts w:cs="Arial"/>
                <w:szCs w:val="18"/>
                <w:lang w:val="en-GB"/>
              </w:rPr>
              <w:t>0.55</w:t>
            </w:r>
          </w:p>
        </w:tc>
      </w:tr>
      <w:tr w:rsidR="00DB4892" w:rsidRPr="00B57B36" w14:paraId="1DC74AC0" w14:textId="77777777" w:rsidTr="00DB4892">
        <w:tc>
          <w:tcPr>
            <w:tcW w:w="2268" w:type="dxa"/>
            <w:shd w:val="clear" w:color="auto" w:fill="FFFFFF"/>
          </w:tcPr>
          <w:p w14:paraId="3F2E1A3E" w14:textId="0B2B78FE" w:rsidR="00DB4892" w:rsidRDefault="00DB4892" w:rsidP="00A82292">
            <w:pPr>
              <w:pStyle w:val="CETBodytext"/>
              <w:ind w:right="-1"/>
              <w:rPr>
                <w:rFonts w:cs="Arial"/>
                <w:szCs w:val="18"/>
                <w:lang w:val="en-GB"/>
              </w:rPr>
            </w:pPr>
            <w:r>
              <w:rPr>
                <w:rFonts w:cs="Arial"/>
                <w:szCs w:val="18"/>
                <w:lang w:val="en-GB"/>
              </w:rPr>
              <w:t>kLa [s</w:t>
            </w:r>
            <w:r w:rsidRPr="00DB4892">
              <w:rPr>
                <w:rFonts w:cs="Arial"/>
                <w:szCs w:val="18"/>
                <w:vertAlign w:val="superscript"/>
                <w:lang w:val="en-GB"/>
              </w:rPr>
              <w:t>-1</w:t>
            </w:r>
            <w:r>
              <w:rPr>
                <w:rFonts w:cs="Arial"/>
                <w:szCs w:val="18"/>
                <w:lang w:val="en-GB"/>
              </w:rPr>
              <w:t>]</w:t>
            </w:r>
          </w:p>
        </w:tc>
        <w:tc>
          <w:tcPr>
            <w:tcW w:w="1398" w:type="dxa"/>
            <w:shd w:val="clear" w:color="auto" w:fill="FFFFFF"/>
          </w:tcPr>
          <w:p w14:paraId="66B18B7F" w14:textId="3F78F0F0" w:rsidR="00DB4892" w:rsidRPr="00B57B36" w:rsidRDefault="00787D7F" w:rsidP="00A82292">
            <w:pPr>
              <w:pStyle w:val="CETBodytext"/>
              <w:ind w:right="-1"/>
              <w:rPr>
                <w:rFonts w:cs="Arial"/>
                <w:szCs w:val="18"/>
                <w:lang w:val="en-GB"/>
              </w:rPr>
            </w:pPr>
            <w:r>
              <w:rPr>
                <w:rFonts w:cs="Arial"/>
                <w:szCs w:val="18"/>
                <w:lang w:val="en-GB"/>
              </w:rPr>
              <w:t>1x10</w:t>
            </w:r>
            <w:r w:rsidRPr="00787D7F">
              <w:rPr>
                <w:rFonts w:cs="Arial"/>
                <w:szCs w:val="18"/>
                <w:vertAlign w:val="superscript"/>
                <w:lang w:val="en-GB"/>
              </w:rPr>
              <w:t>-2</w:t>
            </w:r>
          </w:p>
        </w:tc>
        <w:tc>
          <w:tcPr>
            <w:tcW w:w="1012" w:type="dxa"/>
            <w:shd w:val="clear" w:color="auto" w:fill="FFFFFF"/>
          </w:tcPr>
          <w:p w14:paraId="44417236" w14:textId="1B5709B3" w:rsidR="00DB4892" w:rsidRPr="00B57B36" w:rsidRDefault="00787D7F" w:rsidP="00A82292">
            <w:pPr>
              <w:pStyle w:val="CETBodytext"/>
              <w:ind w:right="-1"/>
              <w:rPr>
                <w:rFonts w:cs="Arial"/>
                <w:szCs w:val="18"/>
                <w:lang w:val="en-GB"/>
              </w:rPr>
            </w:pPr>
            <w:r>
              <w:rPr>
                <w:rFonts w:cs="Arial"/>
                <w:szCs w:val="18"/>
                <w:lang w:val="en-GB"/>
              </w:rPr>
              <w:t>1x10</w:t>
            </w:r>
            <w:r w:rsidRPr="00787D7F">
              <w:rPr>
                <w:rFonts w:cs="Arial"/>
                <w:szCs w:val="18"/>
                <w:vertAlign w:val="superscript"/>
                <w:lang w:val="en-GB"/>
              </w:rPr>
              <w:t>-2</w:t>
            </w:r>
          </w:p>
        </w:tc>
      </w:tr>
    </w:tbl>
    <w:p w14:paraId="25EF0AB1" w14:textId="77777777" w:rsidR="00C603F8" w:rsidRPr="009B55E2" w:rsidRDefault="00C603F8" w:rsidP="00670F26">
      <w:pPr>
        <w:pStyle w:val="CETnumberingbullets"/>
        <w:numPr>
          <w:ilvl w:val="0"/>
          <w:numId w:val="0"/>
        </w:numPr>
      </w:pPr>
    </w:p>
    <w:p w14:paraId="677EBFF0" w14:textId="49A2B796" w:rsidR="00600535" w:rsidRDefault="00670F26" w:rsidP="00600535">
      <w:pPr>
        <w:pStyle w:val="CETHeading1"/>
        <w:tabs>
          <w:tab w:val="clear" w:pos="360"/>
          <w:tab w:val="right" w:pos="7100"/>
        </w:tabs>
        <w:jc w:val="both"/>
        <w:rPr>
          <w:lang w:val="en-GB"/>
        </w:rPr>
      </w:pPr>
      <w:r>
        <w:rPr>
          <w:lang w:val="en-GB"/>
        </w:rPr>
        <w:t>Results</w:t>
      </w:r>
    </w:p>
    <w:p w14:paraId="0269C2F9" w14:textId="4161716F" w:rsidR="002E795A" w:rsidRDefault="002E795A" w:rsidP="002E795A">
      <w:pPr>
        <w:pStyle w:val="CETBodytext"/>
      </w:pPr>
      <w:r w:rsidRPr="002E795A">
        <w:t xml:space="preserve">The results of the simulations, </w:t>
      </w:r>
      <w:r w:rsidR="001556F8">
        <w:t>expressed in terms of</w:t>
      </w:r>
      <w:r w:rsidRPr="002E795A">
        <w:t xml:space="preserve"> production </w:t>
      </w:r>
      <w:r w:rsidR="001556F8">
        <w:t xml:space="preserve">as </w:t>
      </w:r>
      <w:r w:rsidR="006D1B69">
        <w:t xml:space="preserve">a </w:t>
      </w:r>
      <w:r w:rsidR="001556F8">
        <w:t>function of the time</w:t>
      </w:r>
      <w:r w:rsidRPr="002E795A">
        <w:t xml:space="preserve"> of biomass and PHB-co-HV, are </w:t>
      </w:r>
      <w:r w:rsidR="001556F8">
        <w:t>shown</w:t>
      </w:r>
      <w:r w:rsidR="001556F8" w:rsidRPr="002E795A">
        <w:t xml:space="preserve"> </w:t>
      </w:r>
      <w:r w:rsidRPr="002E795A">
        <w:t xml:space="preserve">in Figure </w:t>
      </w:r>
      <w:r w:rsidR="00750910">
        <w:t>2</w:t>
      </w:r>
      <w:r w:rsidRPr="002E795A">
        <w:t xml:space="preserve">. The </w:t>
      </w:r>
      <w:r w:rsidR="00AF42E3">
        <w:t>initial biomass</w:t>
      </w:r>
      <w:r w:rsidRPr="002E795A">
        <w:t xml:space="preserve"> </w:t>
      </w:r>
      <w:r>
        <w:t xml:space="preserve">content </w:t>
      </w:r>
      <w:r w:rsidR="00AF42E3">
        <w:t>was</w:t>
      </w:r>
      <w:r>
        <w:t xml:space="preserve"> 1</w:t>
      </w:r>
      <w:r w:rsidR="001556F8">
        <w:t xml:space="preserve"> </w:t>
      </w:r>
      <w:r>
        <w:t>kg</w:t>
      </w:r>
      <w:r w:rsidR="00AF42E3">
        <w:t xml:space="preserve"> and reached</w:t>
      </w:r>
      <w:r w:rsidRPr="002E795A">
        <w:t xml:space="preserve"> 2.</w:t>
      </w:r>
      <w:r>
        <w:t>76</w:t>
      </w:r>
      <w:r w:rsidRPr="002E795A">
        <w:t xml:space="preserve"> kg</w:t>
      </w:r>
      <w:r w:rsidR="00AF42E3">
        <w:t xml:space="preserve"> after 96</w:t>
      </w:r>
      <w:r w:rsidR="001556F8">
        <w:t xml:space="preserve"> </w:t>
      </w:r>
      <w:r w:rsidR="00AF42E3">
        <w:t>h of fermentation</w:t>
      </w:r>
      <w:r w:rsidRPr="002E795A">
        <w:t>, while the</w:t>
      </w:r>
      <w:r w:rsidR="00B45ECF">
        <w:t xml:space="preserve"> amounts of</w:t>
      </w:r>
      <w:r w:rsidRPr="002E795A">
        <w:t xml:space="preserve"> </w:t>
      </w:r>
      <w:r w:rsidR="001556F8">
        <w:t>bio</w:t>
      </w:r>
      <w:r w:rsidRPr="002E795A">
        <w:t xml:space="preserve">polymer </w:t>
      </w:r>
      <w:r w:rsidR="00AF42E3">
        <w:t xml:space="preserve">produced at the end of the cycle </w:t>
      </w:r>
      <w:r w:rsidRPr="002E795A">
        <w:t>w</w:t>
      </w:r>
      <w:r w:rsidR="00B45ECF">
        <w:t>ere</w:t>
      </w:r>
      <w:r w:rsidRPr="002E795A">
        <w:t xml:space="preserve"> 1.</w:t>
      </w:r>
      <w:r>
        <w:t xml:space="preserve">38 (33.3% of the total suspended solids) </w:t>
      </w:r>
      <w:r w:rsidRPr="002E795A">
        <w:t>and 0.7</w:t>
      </w:r>
      <w:r>
        <w:t>64</w:t>
      </w:r>
      <w:r w:rsidRPr="002E795A">
        <w:t xml:space="preserve"> kg </w:t>
      </w:r>
      <w:r>
        <w:t xml:space="preserve">(18.7% of the total suspended solids) </w:t>
      </w:r>
      <w:r w:rsidRPr="002E795A">
        <w:t>for the lower and higher valeric acid concentration, respectively.</w:t>
      </w:r>
      <w:r>
        <w:t xml:space="preserve"> </w:t>
      </w:r>
      <w:r w:rsidR="00991D97">
        <w:t>D</w:t>
      </w:r>
      <w:r w:rsidR="00AF42E3">
        <w:t xml:space="preserve">espite the lower amounts of PHB-co-HV produced at 400ppm, the </w:t>
      </w:r>
      <w:r w:rsidR="001556F8">
        <w:t>fraction of the 3-HV monomers</w:t>
      </w:r>
      <w:r w:rsidR="00AF42E3">
        <w:t xml:space="preserve"> was higher</w:t>
      </w:r>
      <w:r w:rsidR="002C35B8">
        <w:t xml:space="preserve"> (40%mol). Similar results were previously </w:t>
      </w:r>
      <w:r w:rsidR="001556F8">
        <w:t xml:space="preserve">reported </w:t>
      </w:r>
      <w:r w:rsidR="002C35B8">
        <w:t>in the literature</w:t>
      </w:r>
      <w:r w:rsidR="00223A1E">
        <w:t xml:space="preserve"> </w:t>
      </w:r>
      <w:r w:rsidR="00223A1E">
        <w:fldChar w:fldCharType="begin" w:fldLock="1"/>
      </w:r>
      <w:r w:rsidR="00223A1E">
        <w:instrText>ADDIN CSL_CITATION {"citationItems":[{"id":"ITEM-1","itemData":{"DOI":"10.1016/j.biortech.2015.09.094","ISSN":"18732976","PMID":"26454368","abstract":"Methane (CH4) is a readily available feedstock for production of polyhydroxyalkanoates (PHAs). The structure and PHA production capacity of a Methylocystis-dominated methanotrophic enrichment was stable in long-term operation (&gt;175days) when grown exponentially under non-aseptic conditions in fill-and-draw batch cultures with ammonium as nitrogen source. Cells harvested in the draw step were incubated in the absence of nitrogen with various combinations of CH4 and valerate to assess capacity for synthesis of poly(3-hydroxybutyrate) (P3HB) and poly(3-hydroxybutyrate-co-3-hydroxyvalerate) (PHBV). When fed CH4 alone, only P3HB was produced. When fed CH4 plus valerate, PHBV was synthesized. The mol% of 3-hydroxyvalerate (3HV) increased with added valerate. Oxidation of CH4 was required for valerate assimilation, and the fraction of CH4 oxidized increased with increased mol% 3HV. By separating PHA accumulation from cell replication, tailored PHA-rich biomass can be generated by addition of co-substrate, while retaining a large inoculum for the next cycle of cell division.","author":[{"dropping-particle":"","family":"Myung","given":"Jaewook","non-dropping-particle":"","parse-names":false,"suffix":""},{"dropping-particle":"","family":"Galega","given":"Wakuna M.","non-dropping-particle":"","parse-names":false,"suffix":""},{"dropping-particle":"","family":"Nostrand","given":"Joy D.","non-dropping-particle":"Van","parse-names":false,"suffix":""},{"dropping-particle":"","family":"Yuan","given":"Tong","non-dropping-particle":"","parse-names":false,"suffix":""},{"dropping-particle":"","family":"Zhou","given":"Jizhong","non-dropping-particle":"","parse-names":false,"suffix":""},{"dropping-particle":"","family":"Criddle","given":"Craig S.","non-dropping-particle":"","parse-names":false,"suffix":""}],"container-title":"Bioresource Technology","id":"ITEM-1","issued":{"date-parts":[["2015"]]},"page":"811-818","publisher":"Elsevier Ltd","title":"Long-term cultivation of a stable Methylocystis-dominated methanotrophic enrichment enabling tailored production of poly(3-hydroxybutyrate-co-3-hydroxyvalerate)","type":"article-journal","volume":"198"},"uris":["http://www.mendeley.com/documents/?uuid=c519a392-8567-476f-b5ed-9ffc6a6b8206"]}],"mendeley":{"formattedCitation":"(Myung et al., 2015)","plainTextFormattedCitation":"(Myung et al., 2015)","previouslyFormattedCitation":"(Myung et al., 2015)"},"properties":{"noteIndex":0},"schema":"https://github.com/citation-style-language/schema/raw/master/csl-citation.json"}</w:instrText>
      </w:r>
      <w:r w:rsidR="00223A1E">
        <w:fldChar w:fldCharType="separate"/>
      </w:r>
      <w:r w:rsidR="00223A1E" w:rsidRPr="002C35B8">
        <w:rPr>
          <w:noProof/>
        </w:rPr>
        <w:t>(Myung et al., 2015)</w:t>
      </w:r>
      <w:r w:rsidR="00223A1E">
        <w:fldChar w:fldCharType="end"/>
      </w:r>
      <w:r w:rsidR="002C35B8">
        <w:t>, thus confirming the validity of the model implemented</w:t>
      </w:r>
      <w:r w:rsidR="00223A1E">
        <w:t xml:space="preserve"> </w:t>
      </w:r>
      <w:r w:rsidR="00223A1E">
        <w:fldChar w:fldCharType="begin" w:fldLock="1"/>
      </w:r>
      <w:r w:rsidR="00C9548F">
        <w:instrText>ADDIN CSL_CITATION {"citationItems":[{"id":"ITEM-1","itemData":{"DOI":"10.1021/acssuschemeng.2c04111","ISSN":"21680485","abstract":"Bacterially produced polyhydroxyalkanoates are valuable substitutes for petrochemical plastics, but their current production capacities are very scarce. Producing poly(3-hydroxybutyrate-co-3-hydroxyvalerate) (PHB-co-HV) from methane and odd-chain carbon fatty acids could make the production of this biodegradable polymer cost-effective. This study analyzes the main factors affecting methanotrophic growth and poly(3-hydroxybutyrate-co-3-hydroxyvalerate) accumulation, simulating a pilot-scale process based on a double-stage approach. The effects of the nitrogen source and the oxygen partial pressure during a 20 day growth phase were studied; the cosubstrate concentration, the culture selected, and the methane partial pressure were investigated during the poly(3-hydroxybutyrate-co-3-hydroxyvalerate) production stage performed within 15 days under nutrient starvation. Methylocystis parvus OBBP and Methylosinus thricosporum OB3b reached the maximum growth productivities with ammonium as the nitrogen source and oxygen at high partial pressure. The simulation of the PHB-co-HV accumulation revealed that methanotrophs could better accumulate the polymer with low valeric acid concentrations. A methane-abundant gas stream (0.5 atm of methane) could increase process yields up to 0.32 kg m-3d-1","author":[{"dropping-particle":"","family":"Amabile","given":"Claudia","non-dropping-particle":"","parse-names":false,"suffix":""},{"dropping-particle":"","family":"Abate","given":"Teresa","non-dropping-particle":"","parse-names":false,"suffix":""},{"dropping-particle":"","family":"Crescenzo","given":"Carmen","non-dropping-particle":"De","parse-names":false,"suffix":""},{"dropping-particle":"","family":"Sabbarese","given":"Simona","non-dropping-particle":"","parse-names":false,"suffix":""},{"dropping-particle":"","family":"Muñoz","given":"Raul","non-dropping-particle":"","parse-names":false,"suffix":""},{"dropping-particle":"","family":"Chianese","given":"Simeone","non-dropping-particle":"","parse-names":false,"suffix":""},{"dropping-particle":"","family":"Musmarra","given":"Dino","non-dropping-particle":"","parse-names":false,"suffix":""}],"container-title":"ACS Sustainable Chemistry and Engineering","id":"ITEM-1","issue":"43","issued":{"date-parts":[["2022"]]},"page":"14230-14239","title":"Sustainable Process for the Production of Poly(3-hydroxybutyrate- co-3-hydroxyvalerate) from Renewable Resources: A Simulation Study","type":"article-journal","volume":"10"},"uris":["http://www.mendeley.com/documents/?uuid=8a8c8da1-7ca5-4b70-9ffa-96de2874c60f"]}],"mendeley":{"formattedCitation":"(Amabile et al., 2022c)","plainTextFormattedCitation":"(Amabile et al., 2022c)","previouslyFormattedCitation":"(Amabile et al., 2022d)"},"properties":{"noteIndex":0},"schema":"https://github.com/citation-style-language/schema/raw/master/csl-citation.json"}</w:instrText>
      </w:r>
      <w:r w:rsidR="00223A1E">
        <w:fldChar w:fldCharType="separate"/>
      </w:r>
      <w:r w:rsidR="00C9548F" w:rsidRPr="00C9548F">
        <w:rPr>
          <w:noProof/>
        </w:rPr>
        <w:t>(Amabile et al., 2022c)</w:t>
      </w:r>
      <w:r w:rsidR="00223A1E">
        <w:fldChar w:fldCharType="end"/>
      </w:r>
      <w:r w:rsidR="002C35B8">
        <w:t xml:space="preserve">. </w:t>
      </w:r>
      <w:r w:rsidR="001556F8">
        <w:t xml:space="preserve">Furthermore, other </w:t>
      </w:r>
      <w:r w:rsidR="002C35B8">
        <w:t>experimental work</w:t>
      </w:r>
      <w:r w:rsidR="00B45ECF">
        <w:t>s</w:t>
      </w:r>
      <w:r w:rsidR="002C35B8">
        <w:t xml:space="preserve"> </w:t>
      </w:r>
      <w:r w:rsidR="001556F8">
        <w:t xml:space="preserve">demonstrated </w:t>
      </w:r>
      <w:r w:rsidR="002C35B8">
        <w:t xml:space="preserve">the reduction of the polymer production obtained with high valeric acid concentrations, probably because of the lower pH values encountered in these cases </w:t>
      </w:r>
      <w:r w:rsidR="002C35B8">
        <w:fldChar w:fldCharType="begin" w:fldLock="1"/>
      </w:r>
      <w:r w:rsidR="00223A1E">
        <w:instrText>ADDIN CSL_CITATION {"citationItems":[{"id":"ITEM-1","itemData":{"DOI":"10.1016/j.cej.2017.09.185","ISSN":"13858947","abstract":"The potential of biogas (with and without H2S) and volatile fatty acids (VFAs) to support microbial growth and accumulation of polyhydroxyalkanoates (PHAs) in type II methanotrophs was evaluated batchwise under aerobic conditions. Methylocystis hirsuta was able to grow on artificial biogas (70% CH4, 29.5% CO2, 0.5% H2S) and accumulate PHA up to 45 ± 1% (wt.%) under N-limited conditions. The presence of CO2 and H2S did not significantly influence the growth and PHA synthesis in M. hirsuta compared to control tests provided with pure CH4 at similar concentrations. Likewise, the addition of VFAs to the cultivation broth at initial concentrations of 100–200 mg L−1 did not hamper the growth of this strain on artificial biogas. Indeed, the addition of 10% extra carbon in the form of individual VFAs resulted in an increase in the maximum PHA yield and final PHA content up to 0.45–0.63 gPHA gSubstrate 1 and 48–54% (wt.%), respectively, at the expense of a higher energy demand. Valeric acid supplementation supported the highest 3-hydroxyvalerate content (13.5%) within the biocomposite. In this context, this study demonstrated for the first time that 3-hydroxyvalerate synthesis by M. hirsuta did not depend on CH4 assimilation.","author":[{"dropping-particle":"","family":"López","given":"Juan C.","non-dropping-particle":"","parse-names":false,"suffix":""},{"dropping-particle":"","family":"Arnáiz","given":"Esther","non-dropping-particle":"","parse-names":false,"suffix":""},{"dropping-particle":"","family":"Merchán","given":"Laura","non-dropping-particle":"","parse-names":false,"suffix":""},{"dropping-particle":"","family":"Lebrero","given":"Raquel","non-dropping-particle":"","parse-names":false,"suffix":""},{"dropping-particle":"","family":"Muñoz","given":"Raúl","non-dropping-particle":"","parse-names":false,"suffix":""}],"container-title":"Chemical Engineering Journal","id":"ITEM-1","issue":"July 2017","issued":{"date-parts":[["2018"]]},"page":"529-536","publisher":"Elsevier","title":"Biogas-based polyhydroxyalkanoates production by Methylocystis hirsuta: A step further in anaerobic digestion biorefineries","type":"article-journal","volume":"333"},"uris":["http://www.mendeley.com/documents/?uuid=7b9425ba-d4bc-4167-92b9-b7a482f98b21"]}],"mendeley":{"formattedCitation":"(López et al., 2018)","plainTextFormattedCitation":"(López et al., 2018)","previouslyFormattedCitation":"(López et al., 2018)"},"properties":{"noteIndex":0},"schema":"https://github.com/citation-style-language/schema/raw/master/csl-citation.json"}</w:instrText>
      </w:r>
      <w:r w:rsidR="002C35B8">
        <w:fldChar w:fldCharType="separate"/>
      </w:r>
      <w:r w:rsidR="002C35B8" w:rsidRPr="002C35B8">
        <w:rPr>
          <w:noProof/>
        </w:rPr>
        <w:t>(López et al., 2018)</w:t>
      </w:r>
      <w:r w:rsidR="002C35B8">
        <w:fldChar w:fldCharType="end"/>
      </w:r>
      <w:r w:rsidR="002C35B8">
        <w:t xml:space="preserve">. </w:t>
      </w:r>
    </w:p>
    <w:p w14:paraId="1A109872" w14:textId="77777777" w:rsidR="00DE4392" w:rsidRPr="002E795A" w:rsidRDefault="00DE4392" w:rsidP="002E795A">
      <w:pPr>
        <w:pStyle w:val="CETBodytext"/>
      </w:pPr>
    </w:p>
    <w:p w14:paraId="02AF037A" w14:textId="7E905C46" w:rsidR="005F3734" w:rsidRDefault="003678BE" w:rsidP="005F3734">
      <w:pPr>
        <w:pStyle w:val="CETBodytext"/>
        <w:rPr>
          <w:lang w:val="en-GB"/>
        </w:rPr>
      </w:pPr>
      <w:r>
        <w:rPr>
          <w:noProof/>
          <w:lang w:val="es-ES" w:eastAsia="es-ES"/>
        </w:rPr>
        <w:drawing>
          <wp:inline distT="0" distB="0" distL="0" distR="0" wp14:anchorId="0330DA5A" wp14:editId="758A1148">
            <wp:extent cx="3714454" cy="3024148"/>
            <wp:effectExtent l="0" t="0" r="635" b="508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1804" cy="3062699"/>
                    </a:xfrm>
                    <a:prstGeom prst="rect">
                      <a:avLst/>
                    </a:prstGeom>
                  </pic:spPr>
                </pic:pic>
              </a:graphicData>
            </a:graphic>
          </wp:inline>
        </w:drawing>
      </w:r>
    </w:p>
    <w:p w14:paraId="286885E4" w14:textId="77777777" w:rsidR="00B14D84" w:rsidRDefault="003678BE" w:rsidP="00B14D84">
      <w:pPr>
        <w:pStyle w:val="CETCaption"/>
        <w:rPr>
          <w:rStyle w:val="CETCaptionCarattere"/>
          <w:i/>
        </w:rPr>
      </w:pPr>
      <w:r w:rsidRPr="00BD077D">
        <w:rPr>
          <w:rStyle w:val="CETCaptionCarattere"/>
          <w:i/>
        </w:rPr>
        <w:t xml:space="preserve">Figure </w:t>
      </w:r>
      <w:r w:rsidR="00B45ECF">
        <w:rPr>
          <w:rStyle w:val="CETCaptionCarattere"/>
          <w:i/>
        </w:rPr>
        <w:t>2</w:t>
      </w:r>
      <w:r w:rsidRPr="00BD077D">
        <w:rPr>
          <w:rStyle w:val="CETCaptionCarattere"/>
          <w:i/>
        </w:rPr>
        <w:t xml:space="preserve">: </w:t>
      </w:r>
      <w:r w:rsidR="00991D97">
        <w:rPr>
          <w:rStyle w:val="CETCaptionCarattere"/>
          <w:i/>
        </w:rPr>
        <w:t>Time course of the p</w:t>
      </w:r>
      <w:r>
        <w:rPr>
          <w:rStyle w:val="CETCaptionCarattere"/>
          <w:i/>
        </w:rPr>
        <w:t>roduction of biomass and PHB-co-HV at low and high valerate concentrations</w:t>
      </w:r>
    </w:p>
    <w:p w14:paraId="53593061" w14:textId="2F63F2DB" w:rsidR="00DA51F7" w:rsidRDefault="002C35B8" w:rsidP="00B14D84">
      <w:pPr>
        <w:pStyle w:val="CETCaption"/>
        <w:rPr>
          <w:rStyle w:val="CETCaptionCarattere"/>
          <w:i/>
        </w:rPr>
      </w:pPr>
      <w:r>
        <w:rPr>
          <w:rStyle w:val="CETCaptionCarattere"/>
        </w:rPr>
        <w:t xml:space="preserve">Other parameters used as performance indicators, such as the productivity of PHB-co-HV (pPHB-co-HV), the production of polymer for </w:t>
      </w:r>
      <w:r w:rsidR="001556F8">
        <w:rPr>
          <w:rStyle w:val="CETCaptionCarattere"/>
        </w:rPr>
        <w:t xml:space="preserve">the </w:t>
      </w:r>
      <w:r>
        <w:rPr>
          <w:rStyle w:val="CETCaptionCarattere"/>
        </w:rPr>
        <w:t xml:space="preserve">unit of biomass </w:t>
      </w:r>
      <w:r w:rsidR="001556F8">
        <w:rPr>
          <w:rStyle w:val="CETCaptionCarattere"/>
        </w:rPr>
        <w:t>(</w:t>
      </w:r>
      <w:r w:rsidR="001556F8">
        <w:t xml:space="preserve">PHB-co-HV/biomass) </w:t>
      </w:r>
      <w:r>
        <w:rPr>
          <w:rStyle w:val="CETCaptionCarattere"/>
        </w:rPr>
        <w:t xml:space="preserve">and </w:t>
      </w:r>
      <w:r w:rsidR="00260575">
        <w:rPr>
          <w:rStyle w:val="CETCaptionCarattere"/>
        </w:rPr>
        <w:t xml:space="preserve">methane </w:t>
      </w:r>
      <w:r>
        <w:rPr>
          <w:rStyle w:val="CETCaptionCarattere"/>
        </w:rPr>
        <w:t>fed</w:t>
      </w:r>
      <w:r w:rsidR="001556F8">
        <w:rPr>
          <w:rStyle w:val="CETCaptionCarattere"/>
        </w:rPr>
        <w:t xml:space="preserve"> (</w:t>
      </w:r>
      <w:r w:rsidR="001556F8" w:rsidRPr="000F4461">
        <w:rPr>
          <w:rFonts w:cs="Arial"/>
          <w:szCs w:val="18"/>
        </w:rPr>
        <w:t>PHB-co-HV/CH</w:t>
      </w:r>
      <w:r w:rsidR="001556F8" w:rsidRPr="000F4461">
        <w:rPr>
          <w:rFonts w:cs="Arial"/>
          <w:szCs w:val="18"/>
          <w:vertAlign w:val="subscript"/>
        </w:rPr>
        <w:t>4</w:t>
      </w:r>
      <w:r w:rsidR="001556F8">
        <w:rPr>
          <w:rFonts w:cs="Arial"/>
          <w:iCs/>
          <w:szCs w:val="18"/>
        </w:rPr>
        <w:t>)</w:t>
      </w:r>
      <w:r w:rsidR="001556F8">
        <w:rPr>
          <w:rStyle w:val="CETCaptionCarattere"/>
        </w:rPr>
        <w:t>,</w:t>
      </w:r>
      <w:r>
        <w:rPr>
          <w:rStyle w:val="CETCaptionCarattere"/>
        </w:rPr>
        <w:t xml:space="preserve"> are shown in Table </w:t>
      </w:r>
      <w:r w:rsidR="00B45ECF">
        <w:rPr>
          <w:rStyle w:val="CETCaptionCarattere"/>
        </w:rPr>
        <w:t>5</w:t>
      </w:r>
      <w:r>
        <w:rPr>
          <w:rStyle w:val="CETCaptionCarattere"/>
        </w:rPr>
        <w:t xml:space="preserve">. </w:t>
      </w:r>
    </w:p>
    <w:p w14:paraId="7A0F8E77" w14:textId="68D65B3F" w:rsidR="002C35B8" w:rsidRDefault="00223A1E" w:rsidP="00223A1E">
      <w:pPr>
        <w:pStyle w:val="CETTabletitle"/>
        <w:rPr>
          <w:rStyle w:val="CETCaptionCarattere"/>
          <w:i/>
        </w:rPr>
      </w:pPr>
      <w:r w:rsidRPr="00B57B36">
        <w:lastRenderedPageBreak/>
        <w:t xml:space="preserve">Table </w:t>
      </w:r>
      <w:r w:rsidR="00B45ECF">
        <w:t>5</w:t>
      </w:r>
      <w:r w:rsidRPr="00B57B36">
        <w:t xml:space="preserve">: </w:t>
      </w:r>
      <w:r>
        <w:t>Results of the simulations for the two conditions studied: 100 and 400 ppm of valerate.</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52"/>
        <w:gridCol w:w="1398"/>
        <w:gridCol w:w="1012"/>
      </w:tblGrid>
      <w:tr w:rsidR="002C35B8" w:rsidRPr="00B57B36" w14:paraId="11EAEF10" w14:textId="77777777" w:rsidTr="000F4461">
        <w:tc>
          <w:tcPr>
            <w:tcW w:w="2552" w:type="dxa"/>
            <w:tcBorders>
              <w:top w:val="single" w:sz="12" w:space="0" w:color="008000"/>
              <w:bottom w:val="single" w:sz="4" w:space="0" w:color="auto"/>
            </w:tcBorders>
            <w:shd w:val="clear" w:color="auto" w:fill="FFFFFF"/>
          </w:tcPr>
          <w:p w14:paraId="6DECA2AB" w14:textId="77777777" w:rsidR="002C35B8" w:rsidRPr="00B57B36" w:rsidRDefault="002C35B8" w:rsidP="000E74DC">
            <w:pPr>
              <w:pStyle w:val="CETBodytext"/>
              <w:rPr>
                <w:lang w:val="en-GB"/>
              </w:rPr>
            </w:pPr>
            <w:r>
              <w:rPr>
                <w:lang w:val="en-GB"/>
              </w:rPr>
              <w:t>Parameter</w:t>
            </w:r>
          </w:p>
        </w:tc>
        <w:tc>
          <w:tcPr>
            <w:tcW w:w="2410" w:type="dxa"/>
            <w:gridSpan w:val="2"/>
            <w:tcBorders>
              <w:top w:val="single" w:sz="12" w:space="0" w:color="008000"/>
              <w:bottom w:val="single" w:sz="4" w:space="0" w:color="auto"/>
            </w:tcBorders>
            <w:shd w:val="clear" w:color="auto" w:fill="FFFFFF"/>
          </w:tcPr>
          <w:p w14:paraId="2A296A97" w14:textId="77777777" w:rsidR="002C35B8" w:rsidRPr="00B57B36" w:rsidRDefault="002C35B8" w:rsidP="000E74DC">
            <w:pPr>
              <w:pStyle w:val="CETBodytext"/>
              <w:ind w:right="-1"/>
              <w:rPr>
                <w:rFonts w:cs="Arial"/>
                <w:szCs w:val="18"/>
                <w:lang w:val="en-GB"/>
              </w:rPr>
            </w:pPr>
            <w:r>
              <w:rPr>
                <w:rFonts w:cs="Arial"/>
                <w:szCs w:val="18"/>
                <w:lang w:val="en-GB"/>
              </w:rPr>
              <w:t>Valeric acid [ppm]</w:t>
            </w:r>
          </w:p>
        </w:tc>
      </w:tr>
      <w:tr w:rsidR="002C35B8" w:rsidRPr="00B57B36" w14:paraId="35C1FCBC" w14:textId="77777777" w:rsidTr="000F4461">
        <w:tc>
          <w:tcPr>
            <w:tcW w:w="2552" w:type="dxa"/>
            <w:tcBorders>
              <w:top w:val="single" w:sz="4" w:space="0" w:color="auto"/>
              <w:bottom w:val="single" w:sz="4" w:space="0" w:color="auto"/>
            </w:tcBorders>
            <w:shd w:val="clear" w:color="auto" w:fill="FFFFFF"/>
          </w:tcPr>
          <w:p w14:paraId="7CE1E1DF" w14:textId="77777777" w:rsidR="002C35B8" w:rsidRPr="00B57B36" w:rsidRDefault="002C35B8" w:rsidP="000E74DC">
            <w:pPr>
              <w:pStyle w:val="CETBodytext"/>
              <w:rPr>
                <w:lang w:val="en-GB"/>
              </w:rPr>
            </w:pPr>
          </w:p>
        </w:tc>
        <w:tc>
          <w:tcPr>
            <w:tcW w:w="1398" w:type="dxa"/>
            <w:tcBorders>
              <w:top w:val="single" w:sz="4" w:space="0" w:color="auto"/>
              <w:bottom w:val="single" w:sz="4" w:space="0" w:color="auto"/>
            </w:tcBorders>
            <w:shd w:val="clear" w:color="auto" w:fill="FFFFFF"/>
          </w:tcPr>
          <w:p w14:paraId="00A31689" w14:textId="77777777" w:rsidR="002C35B8" w:rsidRPr="00B57B36" w:rsidRDefault="002C35B8" w:rsidP="000E74DC">
            <w:pPr>
              <w:pStyle w:val="CETBodytext"/>
              <w:rPr>
                <w:lang w:val="en-GB"/>
              </w:rPr>
            </w:pPr>
            <w:r>
              <w:rPr>
                <w:lang w:val="en-GB"/>
              </w:rPr>
              <w:t>100</w:t>
            </w:r>
          </w:p>
        </w:tc>
        <w:tc>
          <w:tcPr>
            <w:tcW w:w="1012" w:type="dxa"/>
            <w:tcBorders>
              <w:top w:val="single" w:sz="4" w:space="0" w:color="auto"/>
              <w:bottom w:val="single" w:sz="4" w:space="0" w:color="auto"/>
            </w:tcBorders>
            <w:shd w:val="clear" w:color="auto" w:fill="FFFFFF"/>
          </w:tcPr>
          <w:p w14:paraId="0BA43640" w14:textId="77777777" w:rsidR="002C35B8" w:rsidRPr="00B57B36" w:rsidRDefault="002C35B8" w:rsidP="000E74DC">
            <w:pPr>
              <w:pStyle w:val="CETBodytext"/>
              <w:rPr>
                <w:lang w:val="en-GB"/>
              </w:rPr>
            </w:pPr>
            <w:r>
              <w:rPr>
                <w:lang w:val="en-GB"/>
              </w:rPr>
              <w:t>400</w:t>
            </w:r>
          </w:p>
        </w:tc>
      </w:tr>
      <w:tr w:rsidR="001556F8" w:rsidRPr="00B57B36" w14:paraId="47AC1037" w14:textId="77777777" w:rsidTr="000F4461">
        <w:tc>
          <w:tcPr>
            <w:tcW w:w="2552" w:type="dxa"/>
            <w:tcBorders>
              <w:top w:val="single" w:sz="4" w:space="0" w:color="auto"/>
            </w:tcBorders>
            <w:shd w:val="clear" w:color="auto" w:fill="FFFFFF"/>
          </w:tcPr>
          <w:p w14:paraId="6E098236" w14:textId="66F43A5E" w:rsidR="001556F8" w:rsidRPr="00B57B36" w:rsidRDefault="001556F8" w:rsidP="001556F8">
            <w:pPr>
              <w:pStyle w:val="CETBodytext"/>
              <w:rPr>
                <w:lang w:val="en-GB"/>
              </w:rPr>
            </w:pPr>
            <w:r>
              <w:rPr>
                <w:rFonts w:cs="Arial"/>
                <w:i/>
                <w:iCs/>
                <w:szCs w:val="18"/>
                <w:lang w:val="en-GB"/>
              </w:rPr>
              <w:t xml:space="preserve">pPHB-co-HV </w:t>
            </w:r>
            <w:r>
              <w:rPr>
                <w:rFonts w:cs="Arial"/>
                <w:szCs w:val="18"/>
              </w:rPr>
              <w:t>[g m</w:t>
            </w:r>
            <w:r w:rsidRPr="000F4461">
              <w:rPr>
                <w:rFonts w:cs="Arial"/>
                <w:szCs w:val="18"/>
                <w:vertAlign w:val="superscript"/>
              </w:rPr>
              <w:t>-3</w:t>
            </w:r>
            <w:r>
              <w:rPr>
                <w:rFonts w:cs="Arial"/>
                <w:szCs w:val="18"/>
              </w:rPr>
              <w:t xml:space="preserve"> d</w:t>
            </w:r>
            <w:r w:rsidRPr="000F4461">
              <w:rPr>
                <w:rFonts w:cs="Arial"/>
                <w:szCs w:val="18"/>
                <w:vertAlign w:val="superscript"/>
              </w:rPr>
              <w:t>-1</w:t>
            </w:r>
            <w:r>
              <w:rPr>
                <w:rFonts w:cs="Arial"/>
                <w:szCs w:val="18"/>
              </w:rPr>
              <w:t>]</w:t>
            </w:r>
          </w:p>
        </w:tc>
        <w:tc>
          <w:tcPr>
            <w:tcW w:w="1398" w:type="dxa"/>
            <w:tcBorders>
              <w:top w:val="single" w:sz="4" w:space="0" w:color="auto"/>
            </w:tcBorders>
            <w:shd w:val="clear" w:color="auto" w:fill="FFFFFF"/>
          </w:tcPr>
          <w:p w14:paraId="7DD545E7" w14:textId="42702282" w:rsidR="001556F8" w:rsidRPr="00B57B36" w:rsidRDefault="001556F8" w:rsidP="001556F8">
            <w:pPr>
              <w:pStyle w:val="CETBodytext"/>
              <w:rPr>
                <w:lang w:val="en-GB"/>
              </w:rPr>
            </w:pPr>
            <w:r>
              <w:rPr>
                <w:rFonts w:cs="Arial"/>
                <w:szCs w:val="18"/>
                <w:lang w:val="en-GB"/>
              </w:rPr>
              <w:t>6.9</w:t>
            </w:r>
          </w:p>
        </w:tc>
        <w:tc>
          <w:tcPr>
            <w:tcW w:w="1012" w:type="dxa"/>
            <w:tcBorders>
              <w:top w:val="single" w:sz="4" w:space="0" w:color="auto"/>
            </w:tcBorders>
            <w:shd w:val="clear" w:color="auto" w:fill="FFFFFF"/>
          </w:tcPr>
          <w:p w14:paraId="79E7AB85" w14:textId="62E8A074" w:rsidR="001556F8" w:rsidRPr="00B57B36" w:rsidRDefault="001556F8" w:rsidP="001556F8">
            <w:pPr>
              <w:pStyle w:val="CETBodytext"/>
              <w:rPr>
                <w:lang w:val="en-GB"/>
              </w:rPr>
            </w:pPr>
            <w:r>
              <w:rPr>
                <w:rFonts w:cs="Arial"/>
                <w:szCs w:val="18"/>
                <w:lang w:val="en-GB"/>
              </w:rPr>
              <w:t>5.83</w:t>
            </w:r>
          </w:p>
        </w:tc>
      </w:tr>
      <w:tr w:rsidR="001556F8" w:rsidRPr="00B57B36" w14:paraId="62708B18" w14:textId="77777777" w:rsidTr="000F4461">
        <w:tc>
          <w:tcPr>
            <w:tcW w:w="2552" w:type="dxa"/>
            <w:shd w:val="clear" w:color="auto" w:fill="FFFFFF"/>
          </w:tcPr>
          <w:p w14:paraId="230176C9" w14:textId="13242AAD" w:rsidR="001556F8" w:rsidRDefault="001556F8" w:rsidP="001556F8">
            <w:pPr>
              <w:pStyle w:val="CETBodytext"/>
              <w:ind w:right="-1"/>
              <w:rPr>
                <w:rFonts w:cs="Arial"/>
                <w:i/>
                <w:iCs/>
                <w:szCs w:val="18"/>
                <w:lang w:val="en-GB"/>
              </w:rPr>
            </w:pPr>
            <w:r>
              <w:t>PHB-co-HV/biomass [g g</w:t>
            </w:r>
            <w:r w:rsidRPr="000F4461">
              <w:rPr>
                <w:vertAlign w:val="superscript"/>
              </w:rPr>
              <w:t>-1</w:t>
            </w:r>
            <w:r>
              <w:t>]</w:t>
            </w:r>
          </w:p>
        </w:tc>
        <w:tc>
          <w:tcPr>
            <w:tcW w:w="1398" w:type="dxa"/>
            <w:shd w:val="clear" w:color="auto" w:fill="FFFFFF"/>
          </w:tcPr>
          <w:p w14:paraId="0A36C148" w14:textId="2B9532FA" w:rsidR="001556F8" w:rsidRDefault="001556F8" w:rsidP="001556F8">
            <w:pPr>
              <w:pStyle w:val="CETBodytext"/>
              <w:ind w:right="-1"/>
              <w:rPr>
                <w:rFonts w:cs="Arial"/>
                <w:szCs w:val="18"/>
                <w:lang w:val="en-GB"/>
              </w:rPr>
            </w:pPr>
            <w:r>
              <w:rPr>
                <w:lang w:val="en-GB"/>
              </w:rPr>
              <w:t>0.499</w:t>
            </w:r>
          </w:p>
        </w:tc>
        <w:tc>
          <w:tcPr>
            <w:tcW w:w="1012" w:type="dxa"/>
            <w:shd w:val="clear" w:color="auto" w:fill="FFFFFF"/>
          </w:tcPr>
          <w:p w14:paraId="71A1ACD6" w14:textId="15D17A23" w:rsidR="001556F8" w:rsidRDefault="001556F8" w:rsidP="001556F8">
            <w:pPr>
              <w:pStyle w:val="CETBodytext"/>
              <w:ind w:right="-1"/>
              <w:rPr>
                <w:rFonts w:cs="Arial"/>
                <w:szCs w:val="18"/>
                <w:lang w:val="en-GB"/>
              </w:rPr>
            </w:pPr>
            <w:r>
              <w:rPr>
                <w:lang w:val="en-GB"/>
              </w:rPr>
              <w:t>0.23</w:t>
            </w:r>
          </w:p>
        </w:tc>
      </w:tr>
      <w:tr w:rsidR="001556F8" w:rsidRPr="00B57B36" w14:paraId="3A4674C4" w14:textId="77777777" w:rsidTr="000F4461">
        <w:tc>
          <w:tcPr>
            <w:tcW w:w="2552" w:type="dxa"/>
            <w:shd w:val="clear" w:color="auto" w:fill="FFFFFF"/>
          </w:tcPr>
          <w:p w14:paraId="2EF6F469" w14:textId="3AD1E58B" w:rsidR="001556F8" w:rsidRPr="001556F8" w:rsidRDefault="001556F8" w:rsidP="001556F8">
            <w:pPr>
              <w:pStyle w:val="CETBodytext"/>
              <w:ind w:right="-1"/>
              <w:rPr>
                <w:rFonts w:cs="Arial"/>
                <w:i/>
                <w:iCs/>
                <w:szCs w:val="18"/>
                <w:lang w:val="en-GB"/>
              </w:rPr>
            </w:pPr>
            <w:r>
              <w:rPr>
                <w:rFonts w:cs="Arial"/>
                <w:i/>
                <w:iCs/>
                <w:szCs w:val="18"/>
              </w:rPr>
              <w:t>PHB-co-HV/CH</w:t>
            </w:r>
            <w:r w:rsidRPr="000F4461">
              <w:rPr>
                <w:rFonts w:cs="Arial"/>
                <w:i/>
                <w:iCs/>
                <w:szCs w:val="18"/>
                <w:vertAlign w:val="subscript"/>
              </w:rPr>
              <w:t>4</w:t>
            </w:r>
            <w:r w:rsidRPr="001556F8">
              <w:rPr>
                <w:rFonts w:cs="Arial"/>
                <w:i/>
                <w:iCs/>
                <w:szCs w:val="18"/>
              </w:rPr>
              <w:t xml:space="preserve"> </w:t>
            </w:r>
            <w:r>
              <w:t>[g g</w:t>
            </w:r>
            <w:r w:rsidRPr="0073066F">
              <w:rPr>
                <w:vertAlign w:val="superscript"/>
              </w:rPr>
              <w:t>-1</w:t>
            </w:r>
            <w:r>
              <w:t>]</w:t>
            </w:r>
          </w:p>
        </w:tc>
        <w:tc>
          <w:tcPr>
            <w:tcW w:w="1398" w:type="dxa"/>
            <w:shd w:val="clear" w:color="auto" w:fill="FFFFFF"/>
          </w:tcPr>
          <w:p w14:paraId="530B1F3C" w14:textId="22D38534" w:rsidR="001556F8" w:rsidRPr="00B57B36" w:rsidRDefault="001556F8" w:rsidP="001556F8">
            <w:pPr>
              <w:pStyle w:val="CETBodytext"/>
              <w:ind w:right="-1"/>
              <w:rPr>
                <w:rFonts w:cs="Arial"/>
                <w:szCs w:val="18"/>
                <w:lang w:val="en-GB"/>
              </w:rPr>
            </w:pPr>
            <w:r>
              <w:rPr>
                <w:rFonts w:cs="Arial"/>
                <w:szCs w:val="18"/>
                <w:lang w:val="en-GB"/>
              </w:rPr>
              <w:t>0.155</w:t>
            </w:r>
          </w:p>
        </w:tc>
        <w:tc>
          <w:tcPr>
            <w:tcW w:w="1012" w:type="dxa"/>
            <w:shd w:val="clear" w:color="auto" w:fill="FFFFFF"/>
          </w:tcPr>
          <w:p w14:paraId="6CBA1863" w14:textId="20472340" w:rsidR="001556F8" w:rsidRPr="00B57B36" w:rsidRDefault="001556F8" w:rsidP="001556F8">
            <w:pPr>
              <w:pStyle w:val="CETBodytext"/>
              <w:ind w:right="-1"/>
              <w:rPr>
                <w:rFonts w:cs="Arial"/>
                <w:szCs w:val="18"/>
                <w:lang w:val="en-GB"/>
              </w:rPr>
            </w:pPr>
            <w:r>
              <w:rPr>
                <w:rFonts w:cs="Arial"/>
                <w:szCs w:val="18"/>
                <w:lang w:val="en-GB"/>
              </w:rPr>
              <w:t>0.13</w:t>
            </w:r>
          </w:p>
        </w:tc>
      </w:tr>
    </w:tbl>
    <w:p w14:paraId="5E9C226C" w14:textId="6C560C7A" w:rsidR="00DA51F7" w:rsidRPr="00DE4392" w:rsidRDefault="002C35B8" w:rsidP="003678BE">
      <w:pPr>
        <w:pStyle w:val="CETCaption"/>
        <w:rPr>
          <w:i w:val="0"/>
          <w:iCs/>
        </w:rPr>
      </w:pPr>
      <w:r>
        <w:rPr>
          <w:rStyle w:val="CETCaptionCarattere"/>
          <w:iCs/>
        </w:rPr>
        <w:t xml:space="preserve">The results show that </w:t>
      </w:r>
      <w:r w:rsidR="00053BEE">
        <w:rPr>
          <w:rStyle w:val="CETCaptionCarattere"/>
          <w:iCs/>
        </w:rPr>
        <w:t>when adding</w:t>
      </w:r>
      <w:r>
        <w:rPr>
          <w:rStyle w:val="CETCaptionCarattere"/>
          <w:iCs/>
        </w:rPr>
        <w:t xml:space="preserve"> 100 ppm of valeric acid, the production of PHB-co-HV with respect to the initial biomass and the productivity of</w:t>
      </w:r>
      <w:r w:rsidR="00053BEE">
        <w:rPr>
          <w:rStyle w:val="CETCaptionCarattere"/>
          <w:iCs/>
        </w:rPr>
        <w:t xml:space="preserve"> the</w:t>
      </w:r>
      <w:r>
        <w:rPr>
          <w:rStyle w:val="CETCaptionCarattere"/>
          <w:iCs/>
        </w:rPr>
        <w:t xml:space="preserve"> polymer </w:t>
      </w:r>
      <w:r w:rsidR="00260575">
        <w:rPr>
          <w:rStyle w:val="CETCaptionCarattere"/>
          <w:iCs/>
        </w:rPr>
        <w:t xml:space="preserve">is </w:t>
      </w:r>
      <w:r>
        <w:rPr>
          <w:rStyle w:val="CETCaptionCarattere"/>
          <w:iCs/>
        </w:rPr>
        <w:t xml:space="preserve">higher than </w:t>
      </w:r>
      <w:r w:rsidR="00991D97">
        <w:rPr>
          <w:rStyle w:val="CETCaptionCarattere"/>
          <w:iCs/>
        </w:rPr>
        <w:t>when supplying</w:t>
      </w:r>
      <w:r>
        <w:rPr>
          <w:rStyle w:val="CETCaptionCarattere"/>
          <w:iCs/>
        </w:rPr>
        <w:t xml:space="preserve"> 400 ppm. </w:t>
      </w:r>
      <w:r w:rsidR="008621E5">
        <w:rPr>
          <w:rStyle w:val="CETCaptionCarattere"/>
          <w:iCs/>
        </w:rPr>
        <w:t>These findings a</w:t>
      </w:r>
      <w:r w:rsidR="006D1B69">
        <w:rPr>
          <w:rStyle w:val="CETCaptionCarattere"/>
          <w:iCs/>
        </w:rPr>
        <w:t>gree</w:t>
      </w:r>
      <w:r w:rsidR="008621E5">
        <w:rPr>
          <w:rStyle w:val="CETCaptionCarattere"/>
          <w:iCs/>
        </w:rPr>
        <w:t xml:space="preserve"> with the literature, where in the range 100-400ppm of valerate</w:t>
      </w:r>
      <w:r w:rsidR="006D1B69">
        <w:rPr>
          <w:rStyle w:val="CETCaptionCarattere"/>
          <w:iCs/>
        </w:rPr>
        <w:t>,</w:t>
      </w:r>
      <w:r w:rsidR="008621E5">
        <w:rPr>
          <w:rStyle w:val="CETCaptionCarattere"/>
          <w:iCs/>
        </w:rPr>
        <w:t xml:space="preserve"> the lower limit led to the highest production and 400ppm to the maximum HV content. </w:t>
      </w:r>
      <w:r w:rsidR="00053BEE">
        <w:rPr>
          <w:rStyle w:val="CETCaptionCarattere"/>
          <w:iCs/>
        </w:rPr>
        <w:t xml:space="preserve">Moreover, the </w:t>
      </w:r>
      <w:r w:rsidR="008621E5">
        <w:rPr>
          <w:rStyle w:val="CETCaptionCarattere"/>
          <w:iCs/>
        </w:rPr>
        <w:t>productions</w:t>
      </w:r>
      <w:r w:rsidR="00053BEE">
        <w:rPr>
          <w:rStyle w:val="CETCaptionCarattere"/>
          <w:iCs/>
        </w:rPr>
        <w:t xml:space="preserve"> here obtained for 1</w:t>
      </w:r>
      <w:r w:rsidR="00260575">
        <w:rPr>
          <w:rStyle w:val="CETCaptionCarattere"/>
          <w:iCs/>
        </w:rPr>
        <w:t xml:space="preserve"> </w:t>
      </w:r>
      <w:r w:rsidR="00053BEE">
        <w:rPr>
          <w:rStyle w:val="CETCaptionCarattere"/>
          <w:iCs/>
        </w:rPr>
        <w:t>m</w:t>
      </w:r>
      <w:r w:rsidR="00053BEE" w:rsidRPr="00053BEE">
        <w:rPr>
          <w:rStyle w:val="CETCaptionCarattere"/>
          <w:iCs/>
          <w:vertAlign w:val="superscript"/>
        </w:rPr>
        <w:t>3</w:t>
      </w:r>
      <w:r w:rsidR="00053BEE">
        <w:rPr>
          <w:rStyle w:val="CETCaptionCarattere"/>
          <w:iCs/>
        </w:rPr>
        <w:t xml:space="preserve"> </w:t>
      </w:r>
      <w:r w:rsidR="00B45ECF">
        <w:rPr>
          <w:rStyle w:val="CETCaptionCarattere"/>
          <w:iCs/>
        </w:rPr>
        <w:t xml:space="preserve">of </w:t>
      </w:r>
      <w:r w:rsidR="00053BEE">
        <w:rPr>
          <w:rStyle w:val="CETCaptionCarattere"/>
          <w:iCs/>
        </w:rPr>
        <w:t xml:space="preserve">working volume were higher than those reported in </w:t>
      </w:r>
      <w:r w:rsidR="00B45ECF">
        <w:rPr>
          <w:rStyle w:val="CETCaptionCarattere"/>
          <w:iCs/>
        </w:rPr>
        <w:t>prior studies, where lower reactor capacities were considered</w:t>
      </w:r>
      <w:r w:rsidR="00053BEE">
        <w:rPr>
          <w:rStyle w:val="CETCaptionCarattere"/>
          <w:iCs/>
        </w:rPr>
        <w:t xml:space="preserve"> </w:t>
      </w:r>
      <w:r w:rsidR="00053BEE">
        <w:rPr>
          <w:rStyle w:val="CETCaptionCarattere"/>
          <w:iCs/>
        </w:rPr>
        <w:fldChar w:fldCharType="begin" w:fldLock="1"/>
      </w:r>
      <w:r w:rsidR="00B6611A">
        <w:rPr>
          <w:rStyle w:val="CETCaptionCarattere"/>
          <w:iCs/>
        </w:rPr>
        <w:instrText>ADDIN CSL_CITATION {"citationItems":[{"id":"ITEM-1","itemData":{"DOI":"10.1016/j.cej.2017.10.106","ISSN":"13858947","abstract":"The limited gas–liquid mass transfer represents the main challenge in the operation of cost-effective bioreactors devoted to the treatment of poorly soluble gas pollutants such as methane (CH4). This study evaluates the influence of internal gas-recycling strategies on the enhancement of CH4 abatement in a bubble column bioreactor inoculated with the methanotroph Methylocystis hirsuta. Maximum CH4 removal efficiencies of 72.9 ± 0.5% (corresponding to elimination capacities of 35.2 ± 0.4 g m−3 h−1) were recorded under process operation at an empty bed residence time of 30 min and 0.50 m3gas m−3reactor min−1 of internal gas-recycling rate. The accumulation of poly-3-hydroxybutyrate (PHB) in M. hirsuta was evaluated batchwise under limitations of potassium, manganese, nitrogen, and nitrogen with excess of iron. Nitrogen starvation resulted in the highest PHB content (28 ± 1%). Likewise, the implementation of sequential N starvation cycles in a continuous bubble column reactor operated at a gas residence time of 30 min and an internal gas-recycling rate of 0.50 m3gas m−3reactor min−1 supported a PHB content of up to 34.6 ± 2.5%, with a volumetric PHB productivity of 1.4 ± 0.4 kg m−3 d−1 and elimination capacities of 16.2 ± 9.5 g m−3 h−1.","author":[{"dropping-particle":"","family":"García-Pérez","given":"Teresa","non-dropping-particle":"","parse-names":false,"suffix":""},{"dropping-particle":"","family":"López","given":"Juan C.","non-dropping-particle":"","parse-names":false,"suffix":""},{"dropping-particle":"","family":"Passos","given":"Fabiana","non-dropping-particle":"","parse-names":false,"suffix":""},{"dropping-particle":"","family":"Lebrero","given":"Raquel","non-dropping-particle":"","parse-names":false,"suffix":""},{"dropping-particle":"","family":"Revah","given":"Sergio","non-dropping-particle":"","parse-names":false,"suffix":""},{"dropping-particle":"","family":"Muñoz","given":"Raúl","non-dropping-particle":"","parse-names":false,"suffix":""},{"dropping-particle":"","family":"García-Pérez Teresa, C.López Juan, Passos Fabiana, Lebrero Raquel, Revah Sergio","given":"Muñoz Raul","non-dropping-particle":"","parse-names":false,"suffix":""}],"container-title":"Chemical Engineering Journal","id":"ITEM-1","issued":{"date-parts":[["2018"]]},"page":"691-697","title":"Simultaneous methane abatement and PHB production by Methylocystis hirsuta in a novel gas-recycling bubble column bioreactor","type":"article-journal","volume":"334"},"uris":["http://www.mendeley.com/documents/?uuid=21762158-3814-49be-ad50-93fde6a6d30c"]}],"mendeley":{"formattedCitation":"(García-Pérez et al., 2018)","plainTextFormattedCitation":"(García-Pérez et al., 2018)","previouslyFormattedCitation":"(García-Pérez et al., 2018)"},"properties":{"noteIndex":0},"schema":"https://github.com/citation-style-language/schema/raw/master/csl-citation.json"}</w:instrText>
      </w:r>
      <w:r w:rsidR="00053BEE">
        <w:rPr>
          <w:rStyle w:val="CETCaptionCarattere"/>
          <w:iCs/>
        </w:rPr>
        <w:fldChar w:fldCharType="separate"/>
      </w:r>
      <w:r w:rsidR="00053BEE" w:rsidRPr="00053BEE">
        <w:rPr>
          <w:rStyle w:val="CETCaptionCarattere"/>
          <w:iCs/>
          <w:noProof/>
        </w:rPr>
        <w:t>(García-Pérez et al., 2018)</w:t>
      </w:r>
      <w:r w:rsidR="00053BEE">
        <w:rPr>
          <w:rStyle w:val="CETCaptionCarattere"/>
          <w:iCs/>
        </w:rPr>
        <w:fldChar w:fldCharType="end"/>
      </w:r>
      <w:r w:rsidR="00053BEE">
        <w:rPr>
          <w:rStyle w:val="CETCaptionCarattere"/>
          <w:iCs/>
        </w:rPr>
        <w:t>. As regard</w:t>
      </w:r>
      <w:r w:rsidR="00260575">
        <w:rPr>
          <w:rStyle w:val="CETCaptionCarattere"/>
          <w:iCs/>
        </w:rPr>
        <w:t>s</w:t>
      </w:r>
      <w:r w:rsidR="00053BEE">
        <w:rPr>
          <w:rStyle w:val="CETCaptionCarattere"/>
          <w:iCs/>
        </w:rPr>
        <w:t xml:space="preserve"> </w:t>
      </w:r>
      <w:r>
        <w:rPr>
          <w:rStyle w:val="CETCaptionCarattere"/>
          <w:iCs/>
        </w:rPr>
        <w:t xml:space="preserve">the production for </w:t>
      </w:r>
      <w:r w:rsidR="00260575">
        <w:rPr>
          <w:rStyle w:val="CETCaptionCarattere"/>
          <w:iCs/>
        </w:rPr>
        <w:t xml:space="preserve">the </w:t>
      </w:r>
      <w:r>
        <w:rPr>
          <w:rStyle w:val="CETCaptionCarattere"/>
          <w:iCs/>
        </w:rPr>
        <w:t>unit of methane</w:t>
      </w:r>
      <w:r w:rsidR="00053BEE">
        <w:rPr>
          <w:rStyle w:val="CETCaptionCarattere"/>
          <w:iCs/>
        </w:rPr>
        <w:t xml:space="preserve">, there is no significant difference </w:t>
      </w:r>
      <w:r w:rsidR="00260575">
        <w:rPr>
          <w:rStyle w:val="CETCaptionCarattere"/>
          <w:iCs/>
        </w:rPr>
        <w:t xml:space="preserve">between </w:t>
      </w:r>
      <w:r w:rsidR="00053BEE">
        <w:rPr>
          <w:rStyle w:val="CETCaptionCarattere"/>
          <w:iCs/>
        </w:rPr>
        <w:t>the two cases examined</w:t>
      </w:r>
      <w:r>
        <w:rPr>
          <w:rStyle w:val="CETCaptionCarattere"/>
          <w:iCs/>
        </w:rPr>
        <w:t xml:space="preserve">, thus indicating that the parameter depends on the mass transfer conditions, which in turn are related to the process and reactor design. In this context, it was previously demonstrated through simulations analysis that </w:t>
      </w:r>
      <w:r w:rsidR="00B45ECF">
        <w:rPr>
          <w:rStyle w:val="CETCaptionCarattere"/>
          <w:iCs/>
        </w:rPr>
        <w:t>increasing the</w:t>
      </w:r>
      <w:r>
        <w:rPr>
          <w:rStyle w:val="CETCaptionCarattere"/>
          <w:iCs/>
        </w:rPr>
        <w:t xml:space="preserve"> </w:t>
      </w:r>
      <w:r w:rsidR="00260575">
        <w:rPr>
          <w:rStyle w:val="CETCaptionCarattere"/>
          <w:iCs/>
        </w:rPr>
        <w:t>reactor volume</w:t>
      </w:r>
      <w:r w:rsidR="00B45ECF">
        <w:rPr>
          <w:rStyle w:val="CETCaptionCarattere"/>
          <w:iCs/>
        </w:rPr>
        <w:t xml:space="preserve"> enhances </w:t>
      </w:r>
      <w:r>
        <w:rPr>
          <w:rStyle w:val="CETCaptionCarattere"/>
          <w:iCs/>
        </w:rPr>
        <w:t xml:space="preserve">productivity </w:t>
      </w:r>
      <w:r w:rsidR="00B45ECF">
        <w:rPr>
          <w:rStyle w:val="CETCaptionCarattere"/>
          <w:iCs/>
        </w:rPr>
        <w:t>but lowers</w:t>
      </w:r>
      <w:r>
        <w:rPr>
          <w:rStyle w:val="CETCaptionCarattere"/>
          <w:iCs/>
        </w:rPr>
        <w:t xml:space="preserve"> the production related to </w:t>
      </w:r>
      <w:r w:rsidR="00260575">
        <w:rPr>
          <w:rStyle w:val="CETCaptionCarattere"/>
          <w:iCs/>
        </w:rPr>
        <w:t>methane</w:t>
      </w:r>
      <w:r>
        <w:rPr>
          <w:rStyle w:val="CETCaptionCarattere"/>
          <w:iCs/>
        </w:rPr>
        <w:t xml:space="preserve"> consumption</w:t>
      </w:r>
      <w:r w:rsidR="00C974F9">
        <w:rPr>
          <w:rStyle w:val="CETCaptionCarattere"/>
          <w:iCs/>
        </w:rPr>
        <w:t xml:space="preserve"> </w:t>
      </w:r>
      <w:r w:rsidR="00C974F9">
        <w:rPr>
          <w:rStyle w:val="CETCaptionCarattere"/>
          <w:iCs/>
        </w:rPr>
        <w:fldChar w:fldCharType="begin" w:fldLock="1"/>
      </w:r>
      <w:r w:rsidR="00C9548F">
        <w:rPr>
          <w:rStyle w:val="CETCaptionCarattere"/>
          <w:iCs/>
        </w:rPr>
        <w:instrText>ADDIN CSL_CITATION {"citationItems":[{"id":"ITEM-1","itemData":{"DOI":"10.3303/CET2293047","ISBN":"9788895608914","ISSN":"22839216","abstract":"Poly(3-hydroxybutyrate) (PHB) is a thermoplastic polyester that can be synthesised by many bacteria under unfavourable growth conditions. Among all its properties, biodegradability is the most attractive since it makes PHB a potential alternative to non-biodegradable plastics. However, the current market penetration of this polymer is limited by the high production costs, which accounts for approximately 40% of the total price, and the complexity in scaling-up the biological process. In this work, an innovative approach is presented, simulating the production of PHB through a double stage aerobic fermentation in which a Methylocystis strain grows and accumulates PHB granules. The effects of the reactor geometry on PHB yields were investigated in terms of aspect ratio (A), which was varied in the range 5-16 both at constant volume and variable volume: in the first case, the working volume was kept constant at 100 L and the diameter of the reactor was varied in the range 0.2-0.3 m; in the second case, the working volume was varied between 100 and 340L, keeping constant the diameter at 0.3 m. The effect of the geometry on transition parameters was evaluated as well. Results show that a maximum transition superficial gas velocity (Ut) of 0.05 ms-1 was obtained at A=16; while the productivity of PHB ranged between 0.12 and 0.25 kgm-3d-1","author":[{"dropping-particle":"","family":"Amabile","given":"Claudia","non-dropping-particle":"","parse-names":false,"suffix":""},{"dropping-particle":"","family":"Abate","given":"Teresa","non-dropping-particle":"","parse-names":false,"suffix":""},{"dropping-particle":"","family":"Crescenzo","given":"Carmen","non-dropping-particle":"De","parse-names":false,"suffix":""},{"dropping-particle":"","family":"Sabbarese","given":"Simona","non-dropping-particle":"","parse-names":false,"suffix":""},{"dropping-particle":"","family":"Capece","given":"Giuseppe","non-dropping-particle":"","parse-names":false,"suffix":""},{"dropping-particle":"","family":"Ciampa","given":"Renato","non-dropping-particle":"","parse-names":false,"suffix":""},{"dropping-particle":"","family":"Chianese","given":"Simeone","non-dropping-particle":"","parse-names":false,"suffix":""},{"dropping-particle":"","family":"Musmarra","given":"Dino","non-dropping-particle":"","parse-names":false,"suffix":""}],"container-title":"Chemical Engineering Transactions","id":"ITEM-1","issue":"November 2021","issued":{"date-parts":[["2022"]]},"page":"277-282","title":"Enhancing Poly(3-hydroxybutyrate) Production through the Optimization of Reactor Geometry","type":"article-journal","volume":"93"},"uris":["http://www.mendeley.com/documents/?uuid=408981a2-4b09-45f9-985b-adf082e3a8c4"]}],"mendeley":{"formattedCitation":"(Amabile et al., 2022b)","plainTextFormattedCitation":"(Amabile et al., 2022b)","previouslyFormattedCitation":"(Amabile et al., 2022c)"},"properties":{"noteIndex":0},"schema":"https://github.com/citation-style-language/schema/raw/master/csl-citation.json"}</w:instrText>
      </w:r>
      <w:r w:rsidR="00C974F9">
        <w:rPr>
          <w:rStyle w:val="CETCaptionCarattere"/>
          <w:iCs/>
        </w:rPr>
        <w:fldChar w:fldCharType="separate"/>
      </w:r>
      <w:r w:rsidR="00C9548F" w:rsidRPr="00C9548F">
        <w:rPr>
          <w:rStyle w:val="CETCaptionCarattere"/>
          <w:iCs/>
          <w:noProof/>
        </w:rPr>
        <w:t>(Amabile et al., 2022b)</w:t>
      </w:r>
      <w:r w:rsidR="00C974F9">
        <w:rPr>
          <w:rStyle w:val="CETCaptionCarattere"/>
          <w:iCs/>
        </w:rPr>
        <w:fldChar w:fldCharType="end"/>
      </w:r>
      <w:r>
        <w:rPr>
          <w:rStyle w:val="CETCaptionCarattere"/>
          <w:iCs/>
        </w:rPr>
        <w:t xml:space="preserve">. These results suggest that </w:t>
      </w:r>
      <w:r w:rsidR="00991D97">
        <w:rPr>
          <w:rStyle w:val="CETCaptionCarattere"/>
          <w:iCs/>
        </w:rPr>
        <w:t>alternative</w:t>
      </w:r>
      <w:r w:rsidR="00223A1E">
        <w:rPr>
          <w:rStyle w:val="CETCaptionCarattere"/>
          <w:iCs/>
        </w:rPr>
        <w:t xml:space="preserve"> strategies to</w:t>
      </w:r>
      <w:r w:rsidR="00991D97">
        <w:rPr>
          <w:rStyle w:val="CETCaptionCarattere"/>
          <w:iCs/>
        </w:rPr>
        <w:t xml:space="preserve"> boost the mass</w:t>
      </w:r>
      <w:r w:rsidR="00223A1E">
        <w:rPr>
          <w:rStyle w:val="CETCaptionCarattere"/>
          <w:iCs/>
        </w:rPr>
        <w:t xml:space="preserve"> transfer </w:t>
      </w:r>
      <w:r w:rsidR="006D1B69">
        <w:rPr>
          <w:rStyle w:val="CETCaptionCarattere"/>
          <w:iCs/>
        </w:rPr>
        <w:t xml:space="preserve">of </w:t>
      </w:r>
      <w:r w:rsidR="00223A1E">
        <w:rPr>
          <w:rStyle w:val="CETCaptionCarattere"/>
          <w:iCs/>
        </w:rPr>
        <w:t xml:space="preserve">methane and oxygen to the liquid phase should be evaluated when using larger volumes to </w:t>
      </w:r>
      <w:r w:rsidR="00B45ECF">
        <w:rPr>
          <w:rStyle w:val="CETCaptionCarattere"/>
          <w:iCs/>
        </w:rPr>
        <w:t>improve</w:t>
      </w:r>
      <w:r w:rsidR="00223A1E">
        <w:rPr>
          <w:rStyle w:val="CETCaptionCarattere"/>
          <w:iCs/>
        </w:rPr>
        <w:t xml:space="preserve"> the biopolymer production in bioreactors</w:t>
      </w:r>
      <w:r w:rsidR="00795B7F">
        <w:rPr>
          <w:rStyle w:val="CETCaptionCarattere"/>
          <w:iCs/>
        </w:rPr>
        <w:t xml:space="preserve"> at larger scales</w:t>
      </w:r>
      <w:r w:rsidR="00223A1E">
        <w:rPr>
          <w:rStyle w:val="CETCaptionCarattere"/>
          <w:iCs/>
        </w:rPr>
        <w:t>.</w:t>
      </w:r>
      <w:r w:rsidR="00795B7F">
        <w:rPr>
          <w:rStyle w:val="CETCaptionCarattere"/>
          <w:iCs/>
        </w:rPr>
        <w:t xml:space="preserve"> In this context, also other scale-up aspects, such as the study of the reactor geometry, the reduction of sterility conditions and the possibility of using low-cost substrates</w:t>
      </w:r>
      <w:r w:rsidR="006D1B69">
        <w:rPr>
          <w:rStyle w:val="CETCaptionCarattere"/>
          <w:iCs/>
        </w:rPr>
        <w:t>,</w:t>
      </w:r>
      <w:r w:rsidR="00795B7F">
        <w:rPr>
          <w:rStyle w:val="CETCaptionCarattere"/>
          <w:iCs/>
        </w:rPr>
        <w:t xml:space="preserve"> should be evaluated.</w:t>
      </w:r>
    </w:p>
    <w:p w14:paraId="68D26B83" w14:textId="4FFDA699" w:rsidR="00600535" w:rsidRDefault="00600535" w:rsidP="00600535">
      <w:pPr>
        <w:pStyle w:val="CETHeading1"/>
        <w:rPr>
          <w:lang w:val="en-GB"/>
        </w:rPr>
      </w:pPr>
      <w:r w:rsidRPr="00B57B36">
        <w:rPr>
          <w:lang w:val="en-GB"/>
        </w:rPr>
        <w:t>Conclusions</w:t>
      </w:r>
    </w:p>
    <w:p w14:paraId="50ED24B5" w14:textId="3C29996F" w:rsidR="00AF42E3" w:rsidRPr="00AF42E3" w:rsidRDefault="00AF42E3" w:rsidP="00AF42E3">
      <w:pPr>
        <w:pStyle w:val="CETBodytext"/>
        <w:rPr>
          <w:lang w:val="en-GB"/>
        </w:rPr>
      </w:pPr>
      <w:r>
        <w:rPr>
          <w:lang w:val="en-GB"/>
        </w:rPr>
        <w:t xml:space="preserve">The process to produce PHB-co-HV from methane was simulated in </w:t>
      </w:r>
      <w:r w:rsidRPr="00B45ECF">
        <w:rPr>
          <w:i/>
          <w:iCs/>
          <w:lang w:val="en-GB"/>
        </w:rPr>
        <w:t>AspenPlus</w:t>
      </w:r>
      <w:r>
        <w:rPr>
          <w:lang w:val="en-GB"/>
        </w:rPr>
        <w:t>. A mixed microbial methanotrophic strain was used since it requires low sterility and could be a valuable option to reduce</w:t>
      </w:r>
      <w:r w:rsidR="00DA700A">
        <w:rPr>
          <w:lang w:val="en-GB"/>
        </w:rPr>
        <w:t xml:space="preserve"> </w:t>
      </w:r>
      <w:r w:rsidR="00260575">
        <w:rPr>
          <w:lang w:val="en-GB"/>
        </w:rPr>
        <w:t xml:space="preserve">production </w:t>
      </w:r>
      <w:r w:rsidR="00DA700A">
        <w:rPr>
          <w:lang w:val="en-GB"/>
        </w:rPr>
        <w:t>costs. Two bubble column bioreactors with 1</w:t>
      </w:r>
      <w:r w:rsidR="00260575">
        <w:rPr>
          <w:lang w:val="en-GB"/>
        </w:rPr>
        <w:t xml:space="preserve"> </w:t>
      </w:r>
      <w:r w:rsidR="00DA700A">
        <w:rPr>
          <w:lang w:val="en-GB"/>
        </w:rPr>
        <w:t>m</w:t>
      </w:r>
      <w:r w:rsidR="00DA700A" w:rsidRPr="00DA700A">
        <w:rPr>
          <w:vertAlign w:val="superscript"/>
          <w:lang w:val="en-GB"/>
        </w:rPr>
        <w:t>3</w:t>
      </w:r>
      <w:r w:rsidR="00DA700A">
        <w:rPr>
          <w:lang w:val="en-GB"/>
        </w:rPr>
        <w:t xml:space="preserve"> of working volume were implemented to perform the growth phase and the accumulation step. This latter was conducted with the addition of valeric acid as </w:t>
      </w:r>
      <w:r w:rsidR="00260575">
        <w:rPr>
          <w:lang w:val="en-GB"/>
        </w:rPr>
        <w:t xml:space="preserve">a </w:t>
      </w:r>
      <w:r w:rsidR="00DA700A">
        <w:rPr>
          <w:lang w:val="en-GB"/>
        </w:rPr>
        <w:t>co</w:t>
      </w:r>
      <w:r w:rsidR="00260575">
        <w:rPr>
          <w:lang w:val="en-GB"/>
        </w:rPr>
        <w:t>-</w:t>
      </w:r>
      <w:r w:rsidR="00DA700A">
        <w:rPr>
          <w:lang w:val="en-GB"/>
        </w:rPr>
        <w:t>substrate, which was fed at low (100 ppm) and high (400 ppm) concentrations</w:t>
      </w:r>
      <w:r w:rsidR="008621E5">
        <w:rPr>
          <w:lang w:val="en-GB"/>
        </w:rPr>
        <w:t xml:space="preserve"> in order to understand if the mass </w:t>
      </w:r>
      <w:r w:rsidR="00565DE9">
        <w:rPr>
          <w:lang w:val="en-GB"/>
        </w:rPr>
        <w:t xml:space="preserve">loss </w:t>
      </w:r>
      <w:r w:rsidR="008621E5">
        <w:rPr>
          <w:lang w:val="en-GB"/>
        </w:rPr>
        <w:t>of PHB-co-HV at 400ppm could be compensated by the highest HV fraction</w:t>
      </w:r>
      <w:r w:rsidR="00DA700A">
        <w:rPr>
          <w:lang w:val="en-GB"/>
        </w:rPr>
        <w:t>.</w:t>
      </w:r>
      <w:r w:rsidR="008621E5">
        <w:rPr>
          <w:lang w:val="en-GB"/>
        </w:rPr>
        <w:t xml:space="preserve"> The results show that all the concentrations in the range 100-400ppm of valerate could be taken into account</w:t>
      </w:r>
      <w:r w:rsidR="00DA700A">
        <w:rPr>
          <w:lang w:val="en-GB"/>
        </w:rPr>
        <w:t xml:space="preserve"> </w:t>
      </w:r>
      <w:r w:rsidR="008621E5">
        <w:rPr>
          <w:lang w:val="en-GB"/>
        </w:rPr>
        <w:t xml:space="preserve">for PHB-co-HV production. </w:t>
      </w:r>
      <w:r w:rsidR="00B14D84">
        <w:rPr>
          <w:lang w:val="en-GB"/>
        </w:rPr>
        <w:t>The addition of</w:t>
      </w:r>
      <w:r w:rsidR="00DA700A">
        <w:rPr>
          <w:lang w:val="en-GB"/>
        </w:rPr>
        <w:t xml:space="preserve"> low amounts of valeric acid does not modify the microbial activity, thus allowing the incorporation of 3-HV monomers without threatening the total production yields. On the other hand, </w:t>
      </w:r>
      <w:r w:rsidR="00260575">
        <w:rPr>
          <w:lang w:val="en-GB"/>
        </w:rPr>
        <w:t xml:space="preserve">a </w:t>
      </w:r>
      <w:r w:rsidR="00DA700A">
        <w:rPr>
          <w:lang w:val="en-GB"/>
        </w:rPr>
        <w:t xml:space="preserve">higher amount of valerate can inhibit microbial activity, thus inducing the formation of 3-HV granules but reducing the amount of polymer produced at the end of the cycle. </w:t>
      </w:r>
    </w:p>
    <w:p w14:paraId="52DAFDE0" w14:textId="40BB2726" w:rsidR="001D0CFB" w:rsidRDefault="001D0CFB" w:rsidP="009C6642">
      <w:pPr>
        <w:pStyle w:val="CETBodytext"/>
        <w:rPr>
          <w:lang w:val="en-GB"/>
        </w:rPr>
      </w:pPr>
    </w:p>
    <w:p w14:paraId="07A6D20F" w14:textId="0ECF229E" w:rsidR="00280FAF" w:rsidRPr="00280FAF" w:rsidRDefault="00280FAF" w:rsidP="00280FAF">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t>Nomenclature</w:t>
      </w:r>
    </w:p>
    <w:p w14:paraId="7A8848AB" w14:textId="2E55D899" w:rsidR="00DE4392" w:rsidRDefault="00DE4392" w:rsidP="00DE4392">
      <w:pPr>
        <w:pStyle w:val="CETCaption"/>
        <w:spacing w:before="0" w:after="0"/>
        <w:rPr>
          <w:rFonts w:eastAsia="SimSun"/>
        </w:rPr>
      </w:pPr>
      <w:r>
        <w:rPr>
          <w:rFonts w:eastAsia="SimSun"/>
        </w:rPr>
        <w:t>d</w:t>
      </w:r>
      <w:r w:rsidRPr="00B45ECF">
        <w:rPr>
          <w:rFonts w:eastAsia="SimSun"/>
          <w:vertAlign w:val="subscript"/>
        </w:rPr>
        <w:t>b</w:t>
      </w:r>
      <w:r w:rsidR="00280FAF" w:rsidRPr="00280FAF">
        <w:rPr>
          <w:rFonts w:eastAsia="SimSun"/>
        </w:rPr>
        <w:t xml:space="preserve"> – </w:t>
      </w:r>
      <w:r>
        <w:rPr>
          <w:rFonts w:eastAsia="SimSun"/>
        </w:rPr>
        <w:t>bubbles diameter</w:t>
      </w:r>
      <w:r w:rsidR="00341602">
        <w:rPr>
          <w:rFonts w:eastAsia="SimSun"/>
        </w:rPr>
        <w:t xml:space="preserve"> [mm]</w:t>
      </w:r>
    </w:p>
    <w:p w14:paraId="5B185173" w14:textId="5A83A046" w:rsidR="00DE4392" w:rsidRDefault="00DE4392" w:rsidP="00DE4392">
      <w:pPr>
        <w:pStyle w:val="CETCaption"/>
        <w:spacing w:before="0" w:after="0"/>
        <w:rPr>
          <w:rFonts w:eastAsia="SimSun"/>
        </w:rPr>
      </w:pPr>
      <w:r>
        <w:rPr>
          <w:rFonts w:eastAsia="SimSun"/>
        </w:rPr>
        <w:t>kla – gas-liquid volumetric mass tranfer coefficient</w:t>
      </w:r>
      <w:r w:rsidR="00341602">
        <w:rPr>
          <w:rFonts w:eastAsia="SimSun"/>
        </w:rPr>
        <w:t xml:space="preserve"> [s</w:t>
      </w:r>
      <w:r w:rsidR="00341602" w:rsidRPr="00341602">
        <w:rPr>
          <w:rFonts w:eastAsia="SimSun"/>
          <w:vertAlign w:val="superscript"/>
        </w:rPr>
        <w:t>-1</w:t>
      </w:r>
      <w:r w:rsidR="00341602">
        <w:rPr>
          <w:rFonts w:eastAsia="SimSun"/>
        </w:rPr>
        <w:t>]</w:t>
      </w:r>
    </w:p>
    <w:p w14:paraId="7AEEAE18" w14:textId="71F1C7D5" w:rsidR="00B45ECF" w:rsidRDefault="00B45ECF" w:rsidP="00DE4392">
      <w:pPr>
        <w:pStyle w:val="CETCaption"/>
        <w:spacing w:before="0" w:after="0"/>
        <w:rPr>
          <w:rFonts w:eastAsia="SimSun"/>
        </w:rPr>
      </w:pPr>
      <w:r>
        <w:rPr>
          <w:rFonts w:eastAsia="SimSun"/>
        </w:rPr>
        <w:t>PHB – Poly(3-hydroxybutyrate)</w:t>
      </w:r>
    </w:p>
    <w:p w14:paraId="638C1BAE" w14:textId="51A2C0FE" w:rsidR="00B45ECF" w:rsidRDefault="00B45ECF" w:rsidP="00DE4392">
      <w:pPr>
        <w:pStyle w:val="CETCaption"/>
        <w:spacing w:before="0" w:after="0"/>
        <w:rPr>
          <w:rFonts w:eastAsia="SimSun"/>
        </w:rPr>
      </w:pPr>
      <w:r>
        <w:rPr>
          <w:rFonts w:eastAsia="SimSun"/>
        </w:rPr>
        <w:t>PHB-co-HV – Poly(3-hydroxybutyrate-co-3-hydroxyvalerate)</w:t>
      </w:r>
    </w:p>
    <w:p w14:paraId="6BD2A4DD" w14:textId="3723FBC7" w:rsidR="00B45ECF" w:rsidRDefault="00B45ECF" w:rsidP="00DE4392">
      <w:pPr>
        <w:pStyle w:val="CETCaption"/>
        <w:spacing w:before="0" w:after="0"/>
        <w:rPr>
          <w:rFonts w:eastAsia="SimSun"/>
        </w:rPr>
      </w:pPr>
      <w:r>
        <w:rPr>
          <w:rFonts w:eastAsia="SimSun"/>
        </w:rPr>
        <w:t>M – molecular mass</w:t>
      </w:r>
      <w:r w:rsidR="00341602">
        <w:rPr>
          <w:rFonts w:eastAsia="SimSun"/>
        </w:rPr>
        <w:t xml:space="preserve"> [g mol</w:t>
      </w:r>
      <w:r w:rsidR="00341602" w:rsidRPr="00341602">
        <w:rPr>
          <w:rFonts w:eastAsia="SimSun"/>
          <w:vertAlign w:val="superscript"/>
        </w:rPr>
        <w:t>-1</w:t>
      </w:r>
      <w:r w:rsidR="00341602">
        <w:rPr>
          <w:rFonts w:eastAsia="SimSun"/>
        </w:rPr>
        <w:t>]</w:t>
      </w:r>
    </w:p>
    <w:p w14:paraId="55D6C4E0" w14:textId="40537143" w:rsidR="00B45ECF" w:rsidRDefault="00B45ECF" w:rsidP="00DE4392">
      <w:pPr>
        <w:pStyle w:val="CETCaption"/>
        <w:spacing w:before="0" w:after="0"/>
        <w:rPr>
          <w:rFonts w:eastAsia="SimSun"/>
        </w:rPr>
      </w:pPr>
      <w:r>
        <w:rPr>
          <w:rFonts w:eastAsia="SimSun" w:cs="Arial"/>
        </w:rPr>
        <w:t xml:space="preserve">ρ </w:t>
      </w:r>
      <w:r w:rsidR="00341602">
        <w:rPr>
          <w:rFonts w:eastAsia="SimSun" w:cs="Arial"/>
        </w:rPr>
        <w:t>–</w:t>
      </w:r>
      <w:r>
        <w:rPr>
          <w:rFonts w:eastAsia="SimSun" w:cs="Arial"/>
        </w:rPr>
        <w:t xml:space="preserve"> density</w:t>
      </w:r>
      <w:r w:rsidR="00341602">
        <w:rPr>
          <w:rFonts w:eastAsia="SimSun" w:cs="Arial"/>
        </w:rPr>
        <w:t xml:space="preserve"> [kg m</w:t>
      </w:r>
      <w:r w:rsidR="00341602" w:rsidRPr="00341602">
        <w:rPr>
          <w:rFonts w:eastAsia="SimSun" w:cs="Arial"/>
          <w:vertAlign w:val="superscript"/>
        </w:rPr>
        <w:t>-3</w:t>
      </w:r>
      <w:r w:rsidR="00341602">
        <w:rPr>
          <w:rFonts w:eastAsia="SimSun" w:cs="Arial"/>
        </w:rPr>
        <w:t>]</w:t>
      </w:r>
    </w:p>
    <w:p w14:paraId="7B1BC40C" w14:textId="77777777" w:rsidR="00DE4392" w:rsidRDefault="00DE4392" w:rsidP="00DE4392">
      <w:pPr>
        <w:pStyle w:val="CETCaption"/>
        <w:spacing w:before="0" w:after="0"/>
        <w:rPr>
          <w:rFonts w:eastAsia="SimSun"/>
        </w:rPr>
      </w:pPr>
      <w:r>
        <w:rPr>
          <w:rFonts w:eastAsia="SimSun"/>
        </w:rPr>
        <w:t>3-HV – 3-hydroxyvalerate</w:t>
      </w:r>
    </w:p>
    <w:p w14:paraId="36445CB5" w14:textId="30B7220C" w:rsidR="00C974F9" w:rsidRPr="00C974F9" w:rsidRDefault="00DE4392" w:rsidP="00C974F9">
      <w:pPr>
        <w:pStyle w:val="CETCaption"/>
        <w:spacing w:before="0" w:after="0"/>
        <w:rPr>
          <w:rFonts w:eastAsia="SimSun"/>
        </w:rPr>
      </w:pPr>
      <w:r>
        <w:rPr>
          <w:rFonts w:eastAsia="SimSun"/>
        </w:rPr>
        <w:t>p-PHB-co-HV – volumetric productivity per day</w:t>
      </w:r>
    </w:p>
    <w:p w14:paraId="7DFFBF41" w14:textId="4358D0D1" w:rsidR="00C974F9" w:rsidRPr="00DE4392" w:rsidRDefault="00C974F9" w:rsidP="00C974F9">
      <w:pPr>
        <w:pStyle w:val="CETBodytext"/>
        <w:sectPr w:rsidR="00C974F9" w:rsidRPr="00DE4392" w:rsidSect="0077098D">
          <w:type w:val="continuous"/>
          <w:pgSz w:w="11906" w:h="16838" w:code="9"/>
          <w:pgMar w:top="1701" w:right="1418" w:bottom="1701" w:left="1701" w:header="1701" w:footer="0" w:gutter="0"/>
          <w:cols w:space="708"/>
          <w:formProt w:val="0"/>
          <w:titlePg/>
          <w:docGrid w:linePitch="360"/>
        </w:sectPr>
      </w:pPr>
      <w:r>
        <w:t>U</w:t>
      </w:r>
      <w:r w:rsidRPr="00B45ECF">
        <w:rPr>
          <w:vertAlign w:val="subscript"/>
        </w:rPr>
        <w:t>g</w:t>
      </w:r>
      <w:r>
        <w:t xml:space="preserve"> – superficial gas velocity</w:t>
      </w:r>
      <w:r w:rsidR="00341602">
        <w:t xml:space="preserve"> [m s</w:t>
      </w:r>
      <w:r w:rsidR="00341602" w:rsidRPr="00341602">
        <w:rPr>
          <w:vertAlign w:val="superscript"/>
        </w:rPr>
        <w:t>-1</w:t>
      </w:r>
      <w:r w:rsidR="00341602">
        <w:t>]</w:t>
      </w:r>
    </w:p>
    <w:p w14:paraId="38BFE636" w14:textId="30315F35" w:rsidR="00280FAF" w:rsidRPr="00E377D0" w:rsidRDefault="00280FAF" w:rsidP="00670F26">
      <w:pPr>
        <w:pStyle w:val="CETBodytext"/>
        <w:jc w:val="left"/>
        <w:rPr>
          <w:rFonts w:eastAsia="SimSun"/>
        </w:rPr>
        <w:sectPr w:rsidR="00280FAF" w:rsidRPr="00E377D0" w:rsidSect="00200ECB">
          <w:type w:val="continuous"/>
          <w:pgSz w:w="11906" w:h="16838" w:code="9"/>
          <w:pgMar w:top="1701" w:right="1418" w:bottom="1701" w:left="1701" w:header="1701" w:footer="0" w:gutter="0"/>
          <w:cols w:num="2" w:space="708"/>
          <w:formProt w:val="0"/>
          <w:titlePg/>
          <w:docGrid w:linePitch="360"/>
        </w:sectPr>
      </w:pPr>
    </w:p>
    <w:p w14:paraId="459D05E6" w14:textId="7592C77B" w:rsidR="00600535" w:rsidRDefault="00600535" w:rsidP="00600535">
      <w:pPr>
        <w:pStyle w:val="CETAcknowledgementstitle"/>
      </w:pPr>
      <w:r w:rsidRPr="00B57B36">
        <w:t>Acknowledgments</w:t>
      </w:r>
    </w:p>
    <w:p w14:paraId="1AFBB11F" w14:textId="368F5EED" w:rsidR="004F7085" w:rsidRPr="004F7085" w:rsidRDefault="004F7085" w:rsidP="004F7085">
      <w:pPr>
        <w:pStyle w:val="CETBodytext"/>
      </w:pPr>
      <w:r>
        <w:t>This work was supported by the Ministry of Economic Development through the “Fondo per lo Sportello Sostenibile – Sportello “Agrifood” PON I&amp;C 2014-2020”, di cui al D.M. 5 marzo 2018 Capo III. Prof. n. F/200125/01-03/X45. The authors would like to thank VALERE “VAnviteLli pEr la RicErca”” PROGRAMME by the University of Campania “Luigi Vanvitelli”. The Regional Government of Castilla y Leon and the EU-FEDER (CLU 2017-09, CL-EI-2021-07, and UIC 315) are also gratefully acknowled</w:t>
      </w:r>
      <w:r w:rsidR="009C6642">
        <w:t>ged.</w:t>
      </w:r>
    </w:p>
    <w:p w14:paraId="4F1327F8" w14:textId="609FB2D8" w:rsidR="00600535" w:rsidRPr="00CE738F" w:rsidRDefault="00600535" w:rsidP="00C9548F">
      <w:pPr>
        <w:pStyle w:val="CETReference"/>
        <w:rPr>
          <w:lang w:val="it-IT"/>
        </w:rPr>
      </w:pPr>
      <w:r w:rsidRPr="00750910">
        <w:rPr>
          <w:lang w:val="it-IT"/>
        </w:rPr>
        <w:t>References</w:t>
      </w:r>
    </w:p>
    <w:p w14:paraId="59D02B10" w14:textId="1DDDF33B" w:rsidR="00C9548F" w:rsidRPr="00CE738F" w:rsidRDefault="00C9548F" w:rsidP="00C9548F">
      <w:pPr>
        <w:pStyle w:val="CETReferencetext"/>
        <w:rPr>
          <w:lang w:val="it-IT"/>
        </w:rPr>
      </w:pPr>
      <w:r w:rsidRPr="00C9548F">
        <w:lastRenderedPageBreak/>
        <w:fldChar w:fldCharType="begin" w:fldLock="1"/>
      </w:r>
      <w:r w:rsidRPr="00CE738F">
        <w:rPr>
          <w:lang w:val="it-IT"/>
        </w:rPr>
        <w:instrText xml:space="preserve">ADDIN Mendeley Bibliography CSL_BIBLIOGRAPHY </w:instrText>
      </w:r>
      <w:r w:rsidRPr="00C9548F">
        <w:fldChar w:fldCharType="separate"/>
      </w:r>
      <w:r w:rsidRPr="00CE738F">
        <w:rPr>
          <w:lang w:val="it-IT"/>
        </w:rPr>
        <w:t xml:space="preserve">Abate, T., Amabile, C., De Crescenzo, C., Sabbarese, S., Capece, G., Ciampa, R., Chianese, S., Musmarra, D., 2022. </w:t>
      </w:r>
      <w:r w:rsidRPr="00C9548F">
        <w:t xml:space="preserve">Alternative Polyhydroxybutyrate Solvent Extraction: a Process Simulation Study. Chem. Eng. </w:t>
      </w:r>
      <w:r w:rsidRPr="00CE738F">
        <w:rPr>
          <w:lang w:val="it-IT"/>
        </w:rPr>
        <w:t>Trans. 92, 265–270. https://doi.org/10.3303/CET2292045</w:t>
      </w:r>
    </w:p>
    <w:p w14:paraId="2210DDAE" w14:textId="77777777" w:rsidR="00C9548F" w:rsidRPr="00CE738F" w:rsidRDefault="00C9548F" w:rsidP="00C9548F">
      <w:pPr>
        <w:pStyle w:val="CETReferencetext"/>
        <w:rPr>
          <w:lang w:val="it-IT"/>
        </w:rPr>
      </w:pPr>
      <w:r w:rsidRPr="00CE738F">
        <w:rPr>
          <w:lang w:val="it-IT"/>
        </w:rPr>
        <w:t xml:space="preserve">Amabile, C., Abate, T., Crescenzo, C. De, Sabbarese, S., Migliaccio, A., Chianese, S., Musmarra, D., De Crescenzo, C., Sabbarese, S., Migliaccio, A., Chianese, S., Musmarra, D., 2022a. </w:t>
      </w:r>
      <w:r w:rsidRPr="00C9548F">
        <w:t xml:space="preserve">Poly(3-hydroxybutyrate) production from methane in bubble column bioreactors: Process simulation and design optimization. </w:t>
      </w:r>
      <w:r w:rsidRPr="00CE738F">
        <w:rPr>
          <w:lang w:val="it-IT"/>
        </w:rPr>
        <w:t>N. Biotechnol. 70, 39–48. https://doi.org/10.1016/j.nbt.2022.04.004</w:t>
      </w:r>
    </w:p>
    <w:p w14:paraId="7C152005" w14:textId="77777777" w:rsidR="00C9548F" w:rsidRPr="00CE738F" w:rsidRDefault="00C9548F" w:rsidP="00C9548F">
      <w:pPr>
        <w:pStyle w:val="CETReferencetext"/>
        <w:rPr>
          <w:lang w:val="it-IT"/>
        </w:rPr>
      </w:pPr>
      <w:r w:rsidRPr="00CE738F">
        <w:rPr>
          <w:lang w:val="it-IT"/>
        </w:rPr>
        <w:t xml:space="preserve">Amabile, C., Abate, T., De Crescenzo, C., Sabbarese, S., Capece, G., Ciampa, R., Chianese, S., Musmarra, D., 2022b. </w:t>
      </w:r>
      <w:r w:rsidRPr="00C9548F">
        <w:t xml:space="preserve">Enhancing Poly(3-hydroxybutyrate) Production through the Optimization of Reactor Geometry. </w:t>
      </w:r>
      <w:r w:rsidRPr="00CE738F">
        <w:rPr>
          <w:lang w:val="it-IT"/>
        </w:rPr>
        <w:t>Chem. Eng. Trans. 93, 277–282. https://doi.org/10.3303/CET2293047</w:t>
      </w:r>
    </w:p>
    <w:p w14:paraId="517A486A" w14:textId="77777777" w:rsidR="00C9548F" w:rsidRPr="00C9548F" w:rsidRDefault="00C9548F" w:rsidP="00C9548F">
      <w:pPr>
        <w:pStyle w:val="CETReferencetext"/>
      </w:pPr>
      <w:r w:rsidRPr="00CE738F">
        <w:rPr>
          <w:lang w:val="it-IT"/>
        </w:rPr>
        <w:t xml:space="preserve">Amabile, C., Abate, T., De Crescenzo, C., Sabbarese, S., Muñoz, R., Chianese, S., Musmarra, D., 2022c. </w:t>
      </w:r>
      <w:r w:rsidRPr="00C9548F">
        <w:t>Sustainable Process for the Production of Poly(3-hydroxybutyrate- co-3-hydroxyvalerate) from Renewable Resources: A Simulation Study. ACS Sustain. Chem. Eng. 10, 14230–14239. https://doi.org/10.1021/acssuschemeng.2c04111</w:t>
      </w:r>
    </w:p>
    <w:p w14:paraId="59CD53D3" w14:textId="77777777" w:rsidR="00C9548F" w:rsidRPr="00C9548F" w:rsidRDefault="00C9548F" w:rsidP="00C9548F">
      <w:pPr>
        <w:pStyle w:val="CETReferencetext"/>
      </w:pPr>
      <w:r w:rsidRPr="00C9548F">
        <w:t>Fergala, A., Alsayed, A., Khattab, S., Ramirez, M., Eldyasti, A., 2018. Development of Methane-Utilizing Mixed Cultures for the Production of Polyhydroxyalkanoates (PHAs) from Anaerobic Digester Sludge. Environ. Sci. Technol. 52, 12376–12387. https://doi.org/10.1021/acs.est.8b04142</w:t>
      </w:r>
    </w:p>
    <w:p w14:paraId="3515B48C" w14:textId="77777777" w:rsidR="00C9548F" w:rsidRPr="00C9548F" w:rsidRDefault="00C9548F" w:rsidP="00C9548F">
      <w:pPr>
        <w:pStyle w:val="CETReferencetext"/>
      </w:pPr>
      <w:r w:rsidRPr="00C9548F">
        <w:t>García-Pérez, T., López, J.C., Passos, F., Lebrero, R., Revah, S., Muñoz, R., García-Pérez Teresa, C.López Juan, Passos Fabiana, Lebrero Raquel, Revah Sergio, M.R., 2018. Simultaneous methane abatement and PHB production by Methylocystis hirsuta in a novel gas-recycling bubble column bioreactor. Chem. Eng. J. 334, 691–697. https://doi.org/10.1016/j.cej.2017.10.106</w:t>
      </w:r>
    </w:p>
    <w:p w14:paraId="1CBC321B" w14:textId="77777777" w:rsidR="00C9548F" w:rsidRPr="00C9548F" w:rsidRDefault="00C9548F" w:rsidP="00C9548F">
      <w:pPr>
        <w:pStyle w:val="CETReferencetext"/>
      </w:pPr>
      <w:r w:rsidRPr="00C9548F">
        <w:t>Koller, M., Salerno, A., Dias, M., Reiterer, A., Braunegg, G., 2010. Modern biotechnological polymer synthesis: A review. Food Technol. Biotechnol. 48, 255–269.</w:t>
      </w:r>
    </w:p>
    <w:p w14:paraId="7ADB0814" w14:textId="77777777" w:rsidR="00C9548F" w:rsidRPr="00C9548F" w:rsidRDefault="00C9548F" w:rsidP="00C9548F">
      <w:pPr>
        <w:pStyle w:val="CETReferencetext"/>
      </w:pPr>
      <w:r w:rsidRPr="00C9548F">
        <w:t>Liu, L.Y., Xie, G.J., Xing, D.F., Liu, B.F., Ding, J., Ren, N.Q., 2020. Biological conversion of methane to polyhydroxyalkanoates: Current advances, challenges, and perspectives. Environ. Sci. Ecotechnology 2. https://doi.org/10.1016/j.ese.2020.100029</w:t>
      </w:r>
    </w:p>
    <w:p w14:paraId="3FD1D20A" w14:textId="77777777" w:rsidR="00C9548F" w:rsidRPr="00C9548F" w:rsidRDefault="00C9548F" w:rsidP="00C9548F">
      <w:pPr>
        <w:pStyle w:val="CETReferencetext"/>
      </w:pPr>
      <w:r w:rsidRPr="00C9548F">
        <w:t>López, J.C., Arnáiz, E., Merchán, L., Lebrero, R., Muñoz, R., 2018. Biogas-based polyhydroxyalkanoates production by Methylocystis hirsuta: A step further in anaerobic digestion biorefineries. Chem. Eng. J. 333, 529–536. https://doi.org/10.1016/j.cej.2017.09.185</w:t>
      </w:r>
    </w:p>
    <w:p w14:paraId="6F739D53" w14:textId="77777777" w:rsidR="00C9548F" w:rsidRPr="00C9548F" w:rsidRDefault="00C9548F" w:rsidP="00C9548F">
      <w:pPr>
        <w:pStyle w:val="CETReferencetext"/>
      </w:pPr>
      <w:r w:rsidRPr="00C9548F">
        <w:t>Madison, L.L., Huisman, G.W., 1999. Metabolic Engineering of Poly(3-Hydroxyalkanoates): From DNA to Plastic. Microbiol. Mol. Biol. Rev. 63, 21–53. https://doi.org/10.1128/mmbr.63.1.21-53.1999</w:t>
      </w:r>
    </w:p>
    <w:p w14:paraId="4167753C" w14:textId="77777777" w:rsidR="00C9548F" w:rsidRPr="00C9548F" w:rsidRDefault="00C9548F" w:rsidP="00C9548F">
      <w:pPr>
        <w:pStyle w:val="CETReferencetext"/>
      </w:pPr>
      <w:r w:rsidRPr="00C9548F">
        <w:t>Myung, J., Flanagan, J.C.A., Waymouth, R.M., Criddle, C.S., 2016. Methane or methanol-oxidation dependent synthesis of poly(3-hydroxybutyrate-co-3-hydroxyvalerate) by obligate type II methanotrophs. Process Biochem. 51, 561–567. https://doi.org/10.1016/j.procbio.2016.02.005</w:t>
      </w:r>
    </w:p>
    <w:p w14:paraId="390950D8" w14:textId="77777777" w:rsidR="00C9548F" w:rsidRPr="00CE738F" w:rsidRDefault="00C9548F" w:rsidP="00C9548F">
      <w:pPr>
        <w:pStyle w:val="CETReferencetext"/>
        <w:rPr>
          <w:lang w:val="it-IT"/>
        </w:rPr>
      </w:pPr>
      <w:r w:rsidRPr="00C9548F">
        <w:t xml:space="preserve">Myung, J., Galega, W.M., Van Nostrand, J.D., Yuan, T., Zhou, J., Criddle, C.S., 2015. Long-term cultivation of a stable Methylocystis-dominated methanotrophic enrichment enabling tailored production of poly(3-hydroxybutyrate-co-3-hydroxyvalerate). </w:t>
      </w:r>
      <w:r w:rsidRPr="00CE738F">
        <w:rPr>
          <w:lang w:val="it-IT"/>
        </w:rPr>
        <w:t>Bioresour. Technol. 198, 811–818. https://doi.org/10.1016/j.biortech.2015.09.094</w:t>
      </w:r>
    </w:p>
    <w:p w14:paraId="356F4456" w14:textId="77777777" w:rsidR="00C9548F" w:rsidRPr="00C9548F" w:rsidRDefault="00C9548F" w:rsidP="00C9548F">
      <w:pPr>
        <w:pStyle w:val="CETReferencetext"/>
      </w:pPr>
      <w:r w:rsidRPr="00CE738F">
        <w:rPr>
          <w:lang w:val="it-IT"/>
        </w:rPr>
        <w:t xml:space="preserve">Policastro, G., Panico, A., Fabbricino, M., 2021. </w:t>
      </w:r>
      <w:r w:rsidRPr="00C9548F">
        <w:t>Improving biological production of poly ( 3-hydroxybutyrate- co -3-hydroxyvalerate ) ( PHBV ) co-polymer : a critical review, Reviews in Environmental Science and Bio/Technology. Springer Netherlands. https://doi.org/10.1007/s11157-021-09575-z</w:t>
      </w:r>
    </w:p>
    <w:p w14:paraId="089D773B" w14:textId="77777777" w:rsidR="00C9548F" w:rsidRPr="00C9548F" w:rsidRDefault="00C9548F" w:rsidP="00C9548F">
      <w:pPr>
        <w:pStyle w:val="CETReferencetext"/>
      </w:pPr>
      <w:r w:rsidRPr="00C9548F">
        <w:t>Rossetti, I., Conte, F., Ramis, G., 2021. Kinetic Modelling of Biodegradability Data of Commercial Polymers Obtained under Aerobic Composting Conditions. Eng 2, 54–68. https://doi.org/10.3390/eng2010005</w:t>
      </w:r>
    </w:p>
    <w:p w14:paraId="1BF3B9B3" w14:textId="77777777" w:rsidR="00C9548F" w:rsidRPr="00C9548F" w:rsidRDefault="00C9548F" w:rsidP="00C9548F">
      <w:pPr>
        <w:pStyle w:val="CETReferencetext"/>
      </w:pPr>
      <w:r w:rsidRPr="00C9548F">
        <w:t>Rostkowski, K.H., Pfluger, A.R., Criddle, C.S., 2013. Stoichiometry and kinetics of the PHB-producing Type II methanotrophs Methylosinus trichosporium OB3b and Methylocystis parvus OBBP. Bioresour. Technol. 132, 71–77. https://doi.org/10.1016/j.biortech.2012.12.129</w:t>
      </w:r>
    </w:p>
    <w:p w14:paraId="7027C265" w14:textId="77777777" w:rsidR="00C9548F" w:rsidRPr="00C9548F" w:rsidRDefault="00C9548F" w:rsidP="00C9548F">
      <w:pPr>
        <w:pStyle w:val="CETReferencetext"/>
      </w:pPr>
      <w:r w:rsidRPr="00C9548F">
        <w:t>Sipkema, E.M., De Koning, W., Ganzeveld, K.J., Janssen, D.B., Beenackers, A.A.C.M., 1998. Experimental pulse technique for the study of microbial kinetics in continuous culture. J. Biotechnol. 64, 159–176. https://doi.org/10.1016/S0168-1656(98)00076-5</w:t>
      </w:r>
    </w:p>
    <w:p w14:paraId="405989A3" w14:textId="77777777" w:rsidR="00C9548F" w:rsidRPr="00C9548F" w:rsidRDefault="00C9548F" w:rsidP="00C9548F">
      <w:pPr>
        <w:pStyle w:val="CETReferencetext"/>
      </w:pPr>
      <w:r w:rsidRPr="00C9548F">
        <w:t>Weng, Y.X., Wang, X.L., Wang, Y.Z., 2011. Biodegradation behavior of PHAs with different chemical structures under controlled composting conditions. Polym. Test. 30, 372–380. https://doi.org/10.1016/j.polymertesting.2011.02.001</w:t>
      </w:r>
    </w:p>
    <w:p w14:paraId="19C4FC68" w14:textId="7CEC759A" w:rsidR="004628D2" w:rsidRPr="00C9548F" w:rsidRDefault="00C9548F" w:rsidP="00C9548F">
      <w:pPr>
        <w:pStyle w:val="CETReferencetext"/>
        <w:rPr>
          <w:lang w:val="it-IT"/>
        </w:rPr>
      </w:pPr>
      <w:r w:rsidRPr="00C9548F">
        <w:fldChar w:fldCharType="end"/>
      </w:r>
    </w:p>
    <w:sectPr w:rsidR="004628D2" w:rsidRPr="00C9548F"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89A33" w14:textId="77777777" w:rsidR="00E1344B" w:rsidRDefault="00E1344B" w:rsidP="004F5E36">
      <w:r>
        <w:separator/>
      </w:r>
    </w:p>
  </w:endnote>
  <w:endnote w:type="continuationSeparator" w:id="0">
    <w:p w14:paraId="6EE71F94" w14:textId="77777777" w:rsidR="00E1344B" w:rsidRDefault="00E1344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542D2" w14:textId="77777777" w:rsidR="00E1344B" w:rsidRDefault="00E1344B" w:rsidP="004F5E36">
      <w:r>
        <w:separator/>
      </w:r>
    </w:p>
  </w:footnote>
  <w:footnote w:type="continuationSeparator" w:id="0">
    <w:p w14:paraId="52224F1B" w14:textId="77777777" w:rsidR="00E1344B" w:rsidRDefault="00E1344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99460432">
    <w:abstractNumId w:val="10"/>
  </w:num>
  <w:num w:numId="2" w16cid:durableId="445120539">
    <w:abstractNumId w:val="8"/>
  </w:num>
  <w:num w:numId="3" w16cid:durableId="996231242">
    <w:abstractNumId w:val="3"/>
  </w:num>
  <w:num w:numId="4" w16cid:durableId="1555652338">
    <w:abstractNumId w:val="2"/>
  </w:num>
  <w:num w:numId="5" w16cid:durableId="1104575213">
    <w:abstractNumId w:val="1"/>
  </w:num>
  <w:num w:numId="6" w16cid:durableId="1720548818">
    <w:abstractNumId w:val="0"/>
  </w:num>
  <w:num w:numId="7" w16cid:durableId="1162623601">
    <w:abstractNumId w:val="9"/>
  </w:num>
  <w:num w:numId="8" w16cid:durableId="615332690">
    <w:abstractNumId w:val="7"/>
  </w:num>
  <w:num w:numId="9" w16cid:durableId="1423186796">
    <w:abstractNumId w:val="6"/>
  </w:num>
  <w:num w:numId="10" w16cid:durableId="119493290">
    <w:abstractNumId w:val="5"/>
  </w:num>
  <w:num w:numId="11" w16cid:durableId="721252729">
    <w:abstractNumId w:val="4"/>
  </w:num>
  <w:num w:numId="12" w16cid:durableId="509687512">
    <w:abstractNumId w:val="17"/>
  </w:num>
  <w:num w:numId="13" w16cid:durableId="1194490831">
    <w:abstractNumId w:val="12"/>
  </w:num>
  <w:num w:numId="14" w16cid:durableId="188761123">
    <w:abstractNumId w:val="18"/>
  </w:num>
  <w:num w:numId="15" w16cid:durableId="1375038388">
    <w:abstractNumId w:val="20"/>
  </w:num>
  <w:num w:numId="16" w16cid:durableId="1733502385">
    <w:abstractNumId w:val="19"/>
  </w:num>
  <w:num w:numId="17" w16cid:durableId="1890341155">
    <w:abstractNumId w:val="11"/>
  </w:num>
  <w:num w:numId="18" w16cid:durableId="179054815">
    <w:abstractNumId w:val="12"/>
    <w:lvlOverride w:ilvl="0">
      <w:startOverride w:val="1"/>
    </w:lvlOverride>
  </w:num>
  <w:num w:numId="19" w16cid:durableId="762452126">
    <w:abstractNumId w:val="16"/>
  </w:num>
  <w:num w:numId="20" w16cid:durableId="1236211084">
    <w:abstractNumId w:val="15"/>
  </w:num>
  <w:num w:numId="21" w16cid:durableId="705179307">
    <w:abstractNumId w:val="14"/>
  </w:num>
  <w:num w:numId="22" w16cid:durableId="26943998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oFAOgN064tAAAA"/>
  </w:docVars>
  <w:rsids>
    <w:rsidRoot w:val="000E414A"/>
    <w:rsid w:val="000027C0"/>
    <w:rsid w:val="00002F1C"/>
    <w:rsid w:val="000052FB"/>
    <w:rsid w:val="000117CB"/>
    <w:rsid w:val="000219B6"/>
    <w:rsid w:val="0003148D"/>
    <w:rsid w:val="00031EEC"/>
    <w:rsid w:val="00051566"/>
    <w:rsid w:val="00053BEE"/>
    <w:rsid w:val="000562A9"/>
    <w:rsid w:val="00062A9A"/>
    <w:rsid w:val="00065058"/>
    <w:rsid w:val="00086C39"/>
    <w:rsid w:val="000A03B2"/>
    <w:rsid w:val="000B4AA1"/>
    <w:rsid w:val="000D0268"/>
    <w:rsid w:val="000D34BE"/>
    <w:rsid w:val="000E102F"/>
    <w:rsid w:val="000E36F1"/>
    <w:rsid w:val="000E3A73"/>
    <w:rsid w:val="000E414A"/>
    <w:rsid w:val="000F093C"/>
    <w:rsid w:val="000F4461"/>
    <w:rsid w:val="000F75B7"/>
    <w:rsid w:val="000F787B"/>
    <w:rsid w:val="001012FA"/>
    <w:rsid w:val="0012091F"/>
    <w:rsid w:val="00126BC2"/>
    <w:rsid w:val="001308B6"/>
    <w:rsid w:val="0013121F"/>
    <w:rsid w:val="00131FE6"/>
    <w:rsid w:val="0013263F"/>
    <w:rsid w:val="001331DF"/>
    <w:rsid w:val="00134DE4"/>
    <w:rsid w:val="001362B6"/>
    <w:rsid w:val="0014034D"/>
    <w:rsid w:val="00144D16"/>
    <w:rsid w:val="00150E59"/>
    <w:rsid w:val="00152DE3"/>
    <w:rsid w:val="00153D0C"/>
    <w:rsid w:val="001556F8"/>
    <w:rsid w:val="00164CF9"/>
    <w:rsid w:val="001667A6"/>
    <w:rsid w:val="00184AD6"/>
    <w:rsid w:val="00192D84"/>
    <w:rsid w:val="001A171C"/>
    <w:rsid w:val="001A4AF7"/>
    <w:rsid w:val="001B0349"/>
    <w:rsid w:val="001B078C"/>
    <w:rsid w:val="001B1E93"/>
    <w:rsid w:val="001B65C1"/>
    <w:rsid w:val="001C684B"/>
    <w:rsid w:val="001D0CFB"/>
    <w:rsid w:val="001D21AF"/>
    <w:rsid w:val="001D53FC"/>
    <w:rsid w:val="001F42A5"/>
    <w:rsid w:val="001F7B9D"/>
    <w:rsid w:val="00201C93"/>
    <w:rsid w:val="00214EF7"/>
    <w:rsid w:val="002224B4"/>
    <w:rsid w:val="002236AD"/>
    <w:rsid w:val="00223A1E"/>
    <w:rsid w:val="002447EF"/>
    <w:rsid w:val="00246395"/>
    <w:rsid w:val="00251550"/>
    <w:rsid w:val="00251998"/>
    <w:rsid w:val="00260575"/>
    <w:rsid w:val="00263A00"/>
    <w:rsid w:val="00263B05"/>
    <w:rsid w:val="0027221A"/>
    <w:rsid w:val="00275B61"/>
    <w:rsid w:val="00280FAF"/>
    <w:rsid w:val="00282656"/>
    <w:rsid w:val="0028384D"/>
    <w:rsid w:val="00291177"/>
    <w:rsid w:val="00296B83"/>
    <w:rsid w:val="002B4015"/>
    <w:rsid w:val="002B5D8F"/>
    <w:rsid w:val="002B78CE"/>
    <w:rsid w:val="002C2FB6"/>
    <w:rsid w:val="002C35B8"/>
    <w:rsid w:val="002E5FA7"/>
    <w:rsid w:val="002E795A"/>
    <w:rsid w:val="002F3309"/>
    <w:rsid w:val="003008CE"/>
    <w:rsid w:val="003009B7"/>
    <w:rsid w:val="00300E56"/>
    <w:rsid w:val="0030152C"/>
    <w:rsid w:val="0030469C"/>
    <w:rsid w:val="00321CA6"/>
    <w:rsid w:val="00323763"/>
    <w:rsid w:val="00323C5F"/>
    <w:rsid w:val="00334C09"/>
    <w:rsid w:val="00341602"/>
    <w:rsid w:val="003678BE"/>
    <w:rsid w:val="003723D4"/>
    <w:rsid w:val="00381905"/>
    <w:rsid w:val="00384CC8"/>
    <w:rsid w:val="003871FD"/>
    <w:rsid w:val="003A1E30"/>
    <w:rsid w:val="003A2829"/>
    <w:rsid w:val="003A3450"/>
    <w:rsid w:val="003A7D1C"/>
    <w:rsid w:val="003B304B"/>
    <w:rsid w:val="003B3146"/>
    <w:rsid w:val="003F015E"/>
    <w:rsid w:val="003F2751"/>
    <w:rsid w:val="00400414"/>
    <w:rsid w:val="004039C4"/>
    <w:rsid w:val="0041446B"/>
    <w:rsid w:val="0044071E"/>
    <w:rsid w:val="0044329C"/>
    <w:rsid w:val="00446AE8"/>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3D84"/>
    <w:rsid w:val="004C7913"/>
    <w:rsid w:val="004E4DD6"/>
    <w:rsid w:val="004F5E36"/>
    <w:rsid w:val="004F7085"/>
    <w:rsid w:val="00507B47"/>
    <w:rsid w:val="00507BEF"/>
    <w:rsid w:val="00507CC9"/>
    <w:rsid w:val="005119A5"/>
    <w:rsid w:val="005278B7"/>
    <w:rsid w:val="00532016"/>
    <w:rsid w:val="005346C8"/>
    <w:rsid w:val="0053712D"/>
    <w:rsid w:val="00541FF7"/>
    <w:rsid w:val="00543E7D"/>
    <w:rsid w:val="00547A68"/>
    <w:rsid w:val="005531C9"/>
    <w:rsid w:val="00565DE9"/>
    <w:rsid w:val="005664F5"/>
    <w:rsid w:val="00567BBF"/>
    <w:rsid w:val="00570C43"/>
    <w:rsid w:val="005B2110"/>
    <w:rsid w:val="005B4C1F"/>
    <w:rsid w:val="005B61E6"/>
    <w:rsid w:val="005C77E1"/>
    <w:rsid w:val="005D668A"/>
    <w:rsid w:val="005D6A2F"/>
    <w:rsid w:val="005E1A82"/>
    <w:rsid w:val="005E794C"/>
    <w:rsid w:val="005F0A28"/>
    <w:rsid w:val="005F0E5E"/>
    <w:rsid w:val="005F3734"/>
    <w:rsid w:val="00600535"/>
    <w:rsid w:val="00610CD6"/>
    <w:rsid w:val="00620DEE"/>
    <w:rsid w:val="00620DF2"/>
    <w:rsid w:val="00621F92"/>
    <w:rsid w:val="0062280A"/>
    <w:rsid w:val="00625639"/>
    <w:rsid w:val="00631B33"/>
    <w:rsid w:val="0064184D"/>
    <w:rsid w:val="006422CC"/>
    <w:rsid w:val="00660E3E"/>
    <w:rsid w:val="00662E74"/>
    <w:rsid w:val="00663493"/>
    <w:rsid w:val="00670874"/>
    <w:rsid w:val="00670F26"/>
    <w:rsid w:val="00680C23"/>
    <w:rsid w:val="0068421A"/>
    <w:rsid w:val="006852B1"/>
    <w:rsid w:val="00685953"/>
    <w:rsid w:val="00693766"/>
    <w:rsid w:val="006A3281"/>
    <w:rsid w:val="006B4888"/>
    <w:rsid w:val="006C1AC6"/>
    <w:rsid w:val="006C2E45"/>
    <w:rsid w:val="006C359C"/>
    <w:rsid w:val="006C5579"/>
    <w:rsid w:val="006D1B69"/>
    <w:rsid w:val="006D6E8B"/>
    <w:rsid w:val="006E737D"/>
    <w:rsid w:val="00713973"/>
    <w:rsid w:val="00720A24"/>
    <w:rsid w:val="00732386"/>
    <w:rsid w:val="0073514D"/>
    <w:rsid w:val="007447F3"/>
    <w:rsid w:val="00750910"/>
    <w:rsid w:val="0075499F"/>
    <w:rsid w:val="007661C8"/>
    <w:rsid w:val="0077098D"/>
    <w:rsid w:val="00787D7F"/>
    <w:rsid w:val="007931FA"/>
    <w:rsid w:val="00795B7F"/>
    <w:rsid w:val="007A4861"/>
    <w:rsid w:val="007A7BBA"/>
    <w:rsid w:val="007B0C50"/>
    <w:rsid w:val="007B48F9"/>
    <w:rsid w:val="007C1A43"/>
    <w:rsid w:val="007D0951"/>
    <w:rsid w:val="007D127F"/>
    <w:rsid w:val="007D7C70"/>
    <w:rsid w:val="0080013E"/>
    <w:rsid w:val="008013FB"/>
    <w:rsid w:val="00803649"/>
    <w:rsid w:val="00813288"/>
    <w:rsid w:val="008168FC"/>
    <w:rsid w:val="008260F1"/>
    <w:rsid w:val="00830996"/>
    <w:rsid w:val="008345F1"/>
    <w:rsid w:val="008621E5"/>
    <w:rsid w:val="00865B07"/>
    <w:rsid w:val="008667EA"/>
    <w:rsid w:val="0087637F"/>
    <w:rsid w:val="00886ADE"/>
    <w:rsid w:val="00892AD5"/>
    <w:rsid w:val="008A1512"/>
    <w:rsid w:val="008A7CD9"/>
    <w:rsid w:val="008B276D"/>
    <w:rsid w:val="008D32B9"/>
    <w:rsid w:val="008D433B"/>
    <w:rsid w:val="008D4A16"/>
    <w:rsid w:val="008E566E"/>
    <w:rsid w:val="0090161A"/>
    <w:rsid w:val="00901EB6"/>
    <w:rsid w:val="00904C62"/>
    <w:rsid w:val="00922BA8"/>
    <w:rsid w:val="00924DAC"/>
    <w:rsid w:val="00927058"/>
    <w:rsid w:val="00930301"/>
    <w:rsid w:val="00942750"/>
    <w:rsid w:val="009450CE"/>
    <w:rsid w:val="009459BB"/>
    <w:rsid w:val="00947179"/>
    <w:rsid w:val="0095164B"/>
    <w:rsid w:val="00954090"/>
    <w:rsid w:val="009573E7"/>
    <w:rsid w:val="00963E05"/>
    <w:rsid w:val="00964A45"/>
    <w:rsid w:val="00967843"/>
    <w:rsid w:val="00967D54"/>
    <w:rsid w:val="00971028"/>
    <w:rsid w:val="00984FDD"/>
    <w:rsid w:val="00991D97"/>
    <w:rsid w:val="00993B84"/>
    <w:rsid w:val="00996483"/>
    <w:rsid w:val="00996F5A"/>
    <w:rsid w:val="009B041A"/>
    <w:rsid w:val="009B55E2"/>
    <w:rsid w:val="009C37C3"/>
    <w:rsid w:val="009C6642"/>
    <w:rsid w:val="009C7C86"/>
    <w:rsid w:val="009D2FF7"/>
    <w:rsid w:val="009E7884"/>
    <w:rsid w:val="009E788A"/>
    <w:rsid w:val="009F0E08"/>
    <w:rsid w:val="009F1339"/>
    <w:rsid w:val="00A1763D"/>
    <w:rsid w:val="00A17CEC"/>
    <w:rsid w:val="00A24BCF"/>
    <w:rsid w:val="00A27EF0"/>
    <w:rsid w:val="00A42361"/>
    <w:rsid w:val="00A4279F"/>
    <w:rsid w:val="00A50B20"/>
    <w:rsid w:val="00A51390"/>
    <w:rsid w:val="00A60D13"/>
    <w:rsid w:val="00A66051"/>
    <w:rsid w:val="00A7223D"/>
    <w:rsid w:val="00A72745"/>
    <w:rsid w:val="00A76EFC"/>
    <w:rsid w:val="00A87D50"/>
    <w:rsid w:val="00A91010"/>
    <w:rsid w:val="00A97F29"/>
    <w:rsid w:val="00AA257B"/>
    <w:rsid w:val="00AA702E"/>
    <w:rsid w:val="00AA7D26"/>
    <w:rsid w:val="00AB0964"/>
    <w:rsid w:val="00AB5011"/>
    <w:rsid w:val="00AC4321"/>
    <w:rsid w:val="00AC6897"/>
    <w:rsid w:val="00AC7368"/>
    <w:rsid w:val="00AD16B9"/>
    <w:rsid w:val="00AE377D"/>
    <w:rsid w:val="00AE4301"/>
    <w:rsid w:val="00AF0EBA"/>
    <w:rsid w:val="00AF42E3"/>
    <w:rsid w:val="00B02C8A"/>
    <w:rsid w:val="00B14D84"/>
    <w:rsid w:val="00B17FBD"/>
    <w:rsid w:val="00B315A6"/>
    <w:rsid w:val="00B31813"/>
    <w:rsid w:val="00B33365"/>
    <w:rsid w:val="00B45ECF"/>
    <w:rsid w:val="00B57B36"/>
    <w:rsid w:val="00B57E6F"/>
    <w:rsid w:val="00B6611A"/>
    <w:rsid w:val="00B75D8A"/>
    <w:rsid w:val="00B8686D"/>
    <w:rsid w:val="00B93F69"/>
    <w:rsid w:val="00BB1DDC"/>
    <w:rsid w:val="00BC30C9"/>
    <w:rsid w:val="00BD077D"/>
    <w:rsid w:val="00BE3E58"/>
    <w:rsid w:val="00C01616"/>
    <w:rsid w:val="00C0162B"/>
    <w:rsid w:val="00C068ED"/>
    <w:rsid w:val="00C22E0C"/>
    <w:rsid w:val="00C345B1"/>
    <w:rsid w:val="00C40142"/>
    <w:rsid w:val="00C422CC"/>
    <w:rsid w:val="00C42B73"/>
    <w:rsid w:val="00C52C3C"/>
    <w:rsid w:val="00C534B0"/>
    <w:rsid w:val="00C57182"/>
    <w:rsid w:val="00C57863"/>
    <w:rsid w:val="00C603F8"/>
    <w:rsid w:val="00C640AF"/>
    <w:rsid w:val="00C655FD"/>
    <w:rsid w:val="00C75407"/>
    <w:rsid w:val="00C870A8"/>
    <w:rsid w:val="00C94434"/>
    <w:rsid w:val="00C9548F"/>
    <w:rsid w:val="00C974F9"/>
    <w:rsid w:val="00CA0D75"/>
    <w:rsid w:val="00CA1C95"/>
    <w:rsid w:val="00CA5A9C"/>
    <w:rsid w:val="00CC4C20"/>
    <w:rsid w:val="00CD3517"/>
    <w:rsid w:val="00CD5FE2"/>
    <w:rsid w:val="00CE738F"/>
    <w:rsid w:val="00CE7C68"/>
    <w:rsid w:val="00D02B4C"/>
    <w:rsid w:val="00D040C4"/>
    <w:rsid w:val="00D20AD1"/>
    <w:rsid w:val="00D372BB"/>
    <w:rsid w:val="00D46B7E"/>
    <w:rsid w:val="00D51C57"/>
    <w:rsid w:val="00D57C84"/>
    <w:rsid w:val="00D6057D"/>
    <w:rsid w:val="00D71640"/>
    <w:rsid w:val="00D836C5"/>
    <w:rsid w:val="00D84576"/>
    <w:rsid w:val="00DA1399"/>
    <w:rsid w:val="00DA24C6"/>
    <w:rsid w:val="00DA4D7B"/>
    <w:rsid w:val="00DA51F7"/>
    <w:rsid w:val="00DA700A"/>
    <w:rsid w:val="00DB4892"/>
    <w:rsid w:val="00DD271C"/>
    <w:rsid w:val="00DE264A"/>
    <w:rsid w:val="00DE4392"/>
    <w:rsid w:val="00DF5072"/>
    <w:rsid w:val="00DF56CC"/>
    <w:rsid w:val="00E02D18"/>
    <w:rsid w:val="00E041E7"/>
    <w:rsid w:val="00E04DFE"/>
    <w:rsid w:val="00E1344B"/>
    <w:rsid w:val="00E23CA1"/>
    <w:rsid w:val="00E35F1E"/>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C50DE"/>
    <w:rsid w:val="00ED06E4"/>
    <w:rsid w:val="00EE0131"/>
    <w:rsid w:val="00EE17B0"/>
    <w:rsid w:val="00EE5E95"/>
    <w:rsid w:val="00EF06D9"/>
    <w:rsid w:val="00F3049E"/>
    <w:rsid w:val="00F30C64"/>
    <w:rsid w:val="00F32BA2"/>
    <w:rsid w:val="00F32CDB"/>
    <w:rsid w:val="00F551F3"/>
    <w:rsid w:val="00F565FE"/>
    <w:rsid w:val="00F63A70"/>
    <w:rsid w:val="00F63D8C"/>
    <w:rsid w:val="00F7534E"/>
    <w:rsid w:val="00F777C2"/>
    <w:rsid w:val="00F84A7B"/>
    <w:rsid w:val="00F85368"/>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Stile4">
    <w:name w:val="Stile4"/>
    <w:basedOn w:val="Normale"/>
    <w:link w:val="Stile4Carattere"/>
    <w:qFormat/>
    <w:rsid w:val="00F777C2"/>
    <w:pPr>
      <w:tabs>
        <w:tab w:val="clear" w:pos="7100"/>
        <w:tab w:val="left" w:pos="425"/>
      </w:tabs>
      <w:spacing w:after="200" w:line="360" w:lineRule="auto"/>
      <w:ind w:firstLine="425"/>
    </w:pPr>
    <w:rPr>
      <w:rFonts w:ascii="Times New Roman" w:eastAsiaTheme="minorEastAsia" w:hAnsi="Times New Roman"/>
      <w:sz w:val="20"/>
      <w:szCs w:val="24"/>
      <w:lang w:bidi="en-US"/>
    </w:rPr>
  </w:style>
  <w:style w:type="character" w:customStyle="1" w:styleId="Stile4Carattere">
    <w:name w:val="Stile4 Carattere"/>
    <w:basedOn w:val="Carpredefinitoparagrafo"/>
    <w:link w:val="Stile4"/>
    <w:rsid w:val="00F777C2"/>
    <w:rPr>
      <w:rFonts w:ascii="Times New Roman" w:eastAsiaTheme="minorEastAsia" w:hAnsi="Times New Roman" w:cs="Times New Roman"/>
      <w:sz w:val="20"/>
      <w:szCs w:val="24"/>
      <w:lang w:val="en-GB" w:bidi="en-US"/>
    </w:rPr>
  </w:style>
  <w:style w:type="paragraph" w:styleId="Revisione">
    <w:name w:val="Revision"/>
    <w:hidden/>
    <w:uiPriority w:val="99"/>
    <w:semiHidden/>
    <w:rsid w:val="0080364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53879-6C3C-4861-896D-ABAB6D2B1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812</Words>
  <Characters>55935</Characters>
  <Application>Microsoft Office Word</Application>
  <DocSecurity>0</DocSecurity>
  <Lines>466</Lines>
  <Paragraphs>1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laudia Amabile</cp:lastModifiedBy>
  <cp:revision>2</cp:revision>
  <cp:lastPrinted>2015-05-12T18:31:00Z</cp:lastPrinted>
  <dcterms:created xsi:type="dcterms:W3CDTF">2023-03-29T22:01:00Z</dcterms:created>
  <dcterms:modified xsi:type="dcterms:W3CDTF">2023-03-2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4ff78b2-1262-36cb-8649-3925b4fff616</vt:lpwstr>
  </property>
  <property fmtid="{D5CDD505-2E9C-101B-9397-08002B2CF9AE}" pid="6" name="Mendeley Citation Style_1">
    <vt:lpwstr>http://www.zotero.org/styles/elsevier-harvard</vt:lpwstr>
  </property>
  <property fmtid="{D5CDD505-2E9C-101B-9397-08002B2CF9AE}" pid="7" name="Mendeley Recent Style Id 0_1">
    <vt:lpwstr>http://www.zotero.org/styles/acs-sustainable-chemistry-and-engineering</vt:lpwstr>
  </property>
  <property fmtid="{D5CDD505-2E9C-101B-9397-08002B2CF9AE}" pid="8" name="Mendeley Recent Style Name 0_1">
    <vt:lpwstr>ACS Sustainable Chemistry &amp; Engineering</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lsevier-harvard</vt:lpwstr>
  </property>
  <property fmtid="{D5CDD505-2E9C-101B-9397-08002B2CF9AE}" pid="18" name="Mendeley Recent Style Name 5_1">
    <vt:lpwstr>Elsevier - Harvard (with titles)</vt:lpwstr>
  </property>
  <property fmtid="{D5CDD505-2E9C-101B-9397-08002B2CF9AE}" pid="19" name="Mendeley Recent Style Id 6_1">
    <vt:lpwstr>http://www.zotero.org/styles/elsevier-harvard2</vt:lpwstr>
  </property>
  <property fmtid="{D5CDD505-2E9C-101B-9397-08002B2CF9AE}" pid="20" name="Mendeley Recent Style Name 6_1">
    <vt:lpwstr>Elsevier - Harvard 2</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journal-of-cleaner-production</vt:lpwstr>
  </property>
  <property fmtid="{D5CDD505-2E9C-101B-9397-08002B2CF9AE}" pid="24" name="Mendeley Recent Style Name 8_1">
    <vt:lpwstr>Journal of Cleaner Production</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ies>
</file>